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3A8FD" w14:textId="77777777" w:rsidR="005C6F28" w:rsidRDefault="005C6F28" w:rsidP="005C6F28">
      <w:pPr>
        <w:pStyle w:val="Title"/>
        <w:spacing w:line="228" w:lineRule="auto"/>
      </w:pPr>
      <w:r>
        <w:t xml:space="preserve">PENERAPAN METODE </w:t>
      </w:r>
      <w:r w:rsidRPr="005C29C8">
        <w:rPr>
          <w:i/>
          <w:iCs/>
        </w:rPr>
        <w:t>CONVOLUTIONAL NEURAL NETWORK</w:t>
      </w:r>
      <w:r>
        <w:t xml:space="preserve"> (CNN) DALAM APLIKASI PENDETEKSI PENYAKIT DAUN TANAMAN KENTANG</w:t>
      </w:r>
    </w:p>
    <w:p w14:paraId="13B3F1F6" w14:textId="4B4FCA8B" w:rsidR="00B23A85" w:rsidRDefault="005C6F28" w:rsidP="005C6F28">
      <w:pPr>
        <w:pStyle w:val="Title"/>
        <w:spacing w:line="228" w:lineRule="auto"/>
      </w:pPr>
      <w:r>
        <w:t>BERBASIS ANDROID</w:t>
      </w:r>
    </w:p>
    <w:p w14:paraId="4F1A1CFF" w14:textId="77777777" w:rsidR="005C6F28" w:rsidRDefault="005C6F28" w:rsidP="005C6F28">
      <w:pPr>
        <w:pStyle w:val="Title"/>
        <w:spacing w:line="228" w:lineRule="auto"/>
      </w:pPr>
    </w:p>
    <w:p w14:paraId="7956173F" w14:textId="6CC64835" w:rsidR="00B23A85" w:rsidRDefault="005C29C8">
      <w:pPr>
        <w:jc w:val="center"/>
        <w:rPr>
          <w:b/>
        </w:rPr>
      </w:pPr>
      <w:r>
        <w:rPr>
          <w:b/>
        </w:rPr>
        <w:t>Sonnya Ghandi</w:t>
      </w:r>
      <w:r w:rsidR="00D04BF0">
        <w:rPr>
          <w:b/>
        </w:rPr>
        <w:t xml:space="preserve">, </w:t>
      </w:r>
      <w:r>
        <w:rPr>
          <w:b/>
        </w:rPr>
        <w:t>Imam Ma’ruf N</w:t>
      </w:r>
      <w:r w:rsidR="00392B9D">
        <w:rPr>
          <w:b/>
        </w:rPr>
        <w:t>ugroho</w:t>
      </w:r>
      <w:r w:rsidR="00D04BF0">
        <w:rPr>
          <w:b/>
        </w:rPr>
        <w:t xml:space="preserve">, </w:t>
      </w:r>
      <w:r w:rsidR="000D49B7" w:rsidRPr="000D49B7">
        <w:rPr>
          <w:b/>
        </w:rPr>
        <w:t>Yudhi Raymond R</w:t>
      </w:r>
      <w:r w:rsidR="00392B9D">
        <w:rPr>
          <w:b/>
        </w:rPr>
        <w:t>amadhan</w:t>
      </w:r>
    </w:p>
    <w:p w14:paraId="76C6C485" w14:textId="34876507" w:rsidR="00B23A85" w:rsidRDefault="00D04BF0">
      <w:pPr>
        <w:jc w:val="center"/>
      </w:pPr>
      <w:r>
        <w:t xml:space="preserve">Teknik Informatika, </w:t>
      </w:r>
      <w:r w:rsidR="000D49B7">
        <w:t>Sekolah Tinggi Teknologi Wastukancana</w:t>
      </w:r>
    </w:p>
    <w:p w14:paraId="117C3E9D" w14:textId="77777777" w:rsidR="00BF76CC" w:rsidRDefault="00BF76CC">
      <w:pPr>
        <w:pBdr>
          <w:top w:val="nil"/>
          <w:left w:val="nil"/>
          <w:bottom w:val="nil"/>
          <w:right w:val="nil"/>
          <w:between w:val="nil"/>
        </w:pBdr>
        <w:spacing w:line="228" w:lineRule="auto"/>
        <w:jc w:val="center"/>
      </w:pPr>
      <w:r w:rsidRPr="00BF76CC">
        <w:t xml:space="preserve">Jalan Cikopak No.53, Mulyamekar, Kec.Babakancikao, Kab. Purwakarta, Jawa Barat </w:t>
      </w:r>
    </w:p>
    <w:p w14:paraId="12FEBECB" w14:textId="280FB7B9" w:rsidR="00B23A85" w:rsidRDefault="00B142A9">
      <w:pPr>
        <w:pBdr>
          <w:top w:val="nil"/>
          <w:left w:val="nil"/>
          <w:bottom w:val="nil"/>
          <w:right w:val="nil"/>
          <w:between w:val="nil"/>
        </w:pBdr>
        <w:spacing w:line="228" w:lineRule="auto"/>
        <w:jc w:val="center"/>
        <w:rPr>
          <w:i/>
          <w:color w:val="000000"/>
        </w:rPr>
      </w:pPr>
      <w:r>
        <w:rPr>
          <w:i/>
          <w:color w:val="000000"/>
        </w:rPr>
        <w:t>s</w:t>
      </w:r>
      <w:r w:rsidR="0056123C">
        <w:rPr>
          <w:i/>
          <w:color w:val="000000"/>
        </w:rPr>
        <w:t>onnyaghandi31@wastukancana.ac.id</w:t>
      </w:r>
    </w:p>
    <w:p w14:paraId="51EA3F39" w14:textId="77777777" w:rsidR="00B23A85" w:rsidRDefault="00B23A85">
      <w:pPr>
        <w:pStyle w:val="Title"/>
        <w:spacing w:line="228" w:lineRule="auto"/>
        <w:rPr>
          <w:b w:val="0"/>
          <w:sz w:val="20"/>
        </w:rPr>
      </w:pPr>
    </w:p>
    <w:p w14:paraId="22884081" w14:textId="77777777" w:rsidR="00B23A85" w:rsidRDefault="00D04BF0">
      <w:pPr>
        <w:pStyle w:val="Title"/>
        <w:spacing w:line="228" w:lineRule="auto"/>
        <w:rPr>
          <w:sz w:val="20"/>
        </w:rPr>
      </w:pPr>
      <w:r>
        <w:rPr>
          <w:sz w:val="20"/>
        </w:rPr>
        <w:t>ABSTRAK</w:t>
      </w:r>
    </w:p>
    <w:p w14:paraId="601F63B0" w14:textId="77777777" w:rsidR="00B23A85" w:rsidRDefault="00B23A85">
      <w:pPr>
        <w:spacing w:line="228" w:lineRule="auto"/>
        <w:jc w:val="center"/>
      </w:pPr>
    </w:p>
    <w:p w14:paraId="4D1A8E46" w14:textId="0828F6BA" w:rsidR="00B23A85" w:rsidRDefault="00051257" w:rsidP="00B142A9">
      <w:pPr>
        <w:spacing w:line="228" w:lineRule="auto"/>
        <w:ind w:firstLine="720"/>
      </w:pPr>
      <w:r w:rsidRPr="00051257">
        <w:t xml:space="preserve">Kentang, tumbuhan dikotil dari keluarga </w:t>
      </w:r>
      <w:r w:rsidRPr="008B0D7A">
        <w:rPr>
          <w:i/>
          <w:iCs/>
        </w:rPr>
        <w:t>Solanaceae</w:t>
      </w:r>
      <w:r w:rsidRPr="00051257">
        <w:t xml:space="preserve">, merupakan bahan pokok penting dalam industri pangan. Namun, pertanian kentang sering menghadapi tantangan penyakit pada daun yang signifikan mengurangi hasil panen. Penelitian ini bertujuan mengembangkan aplikasi Android menggunakan </w:t>
      </w:r>
      <w:r w:rsidRPr="00E302F1">
        <w:rPr>
          <w:i/>
          <w:iCs/>
        </w:rPr>
        <w:t>Convolutional Neural Network</w:t>
      </w:r>
      <w:r w:rsidRPr="00051257">
        <w:t xml:space="preserve"> (CNN) untuk membantu petani atau pengelola pertanian mengidentifikasi penyakit pada daun kentang. Menggunakan pendekatan CRISP-DM yang meliputi tahap </w:t>
      </w:r>
      <w:r w:rsidRPr="008B7280">
        <w:rPr>
          <w:i/>
          <w:iCs/>
        </w:rPr>
        <w:t>Business Understanding</w:t>
      </w:r>
      <w:r w:rsidRPr="00051257">
        <w:t xml:space="preserve">, </w:t>
      </w:r>
      <w:r w:rsidRPr="008B7280">
        <w:rPr>
          <w:i/>
          <w:iCs/>
        </w:rPr>
        <w:t>Data Understanding</w:t>
      </w:r>
      <w:r w:rsidRPr="00051257">
        <w:t xml:space="preserve">, </w:t>
      </w:r>
      <w:r w:rsidRPr="008B7280">
        <w:rPr>
          <w:i/>
          <w:iCs/>
        </w:rPr>
        <w:t>Data Preparation</w:t>
      </w:r>
      <w:r w:rsidRPr="00051257">
        <w:t xml:space="preserve">, </w:t>
      </w:r>
      <w:r w:rsidRPr="008B7280">
        <w:rPr>
          <w:i/>
          <w:iCs/>
        </w:rPr>
        <w:t>Modeling</w:t>
      </w:r>
      <w:r w:rsidRPr="00051257">
        <w:t xml:space="preserve">, </w:t>
      </w:r>
      <w:r w:rsidRPr="008B7280">
        <w:rPr>
          <w:i/>
          <w:iCs/>
        </w:rPr>
        <w:t>Evaluation</w:t>
      </w:r>
      <w:r w:rsidRPr="00051257">
        <w:t xml:space="preserve">, dan </w:t>
      </w:r>
      <w:r w:rsidRPr="008B7280">
        <w:rPr>
          <w:i/>
          <w:iCs/>
        </w:rPr>
        <w:t>Deployment</w:t>
      </w:r>
      <w:r w:rsidRPr="00051257">
        <w:t xml:space="preserve">, CNN digunakan untuk </w:t>
      </w:r>
      <w:r w:rsidRPr="008B7280">
        <w:rPr>
          <w:i/>
          <w:iCs/>
        </w:rPr>
        <w:t>supervised learning</w:t>
      </w:r>
      <w:r w:rsidRPr="00051257">
        <w:t xml:space="preserve"> dengan dataset citra penyakit pada daun tanaman kentang. Model CNN dilatih selama 50 </w:t>
      </w:r>
      <w:r w:rsidRPr="008B7280">
        <w:rPr>
          <w:i/>
          <w:iCs/>
        </w:rPr>
        <w:t>epoch</w:t>
      </w:r>
      <w:r w:rsidRPr="00051257">
        <w:t xml:space="preserve"> dengan hasil yang sangat baik, menghasilkan </w:t>
      </w:r>
      <w:r w:rsidRPr="008B7280">
        <w:rPr>
          <w:i/>
          <w:iCs/>
        </w:rPr>
        <w:t>training accuracy</w:t>
      </w:r>
      <w:r w:rsidRPr="00051257">
        <w:t xml:space="preserve"> 99.69%, </w:t>
      </w:r>
      <w:r w:rsidRPr="008B7280">
        <w:rPr>
          <w:i/>
          <w:iCs/>
        </w:rPr>
        <w:t>validation accuracy</w:t>
      </w:r>
      <w:r w:rsidRPr="00051257">
        <w:t xml:space="preserve"> 99.65%, </w:t>
      </w:r>
      <w:r w:rsidRPr="008B7280">
        <w:rPr>
          <w:i/>
          <w:iCs/>
        </w:rPr>
        <w:t>training loss</w:t>
      </w:r>
      <w:r w:rsidRPr="00051257">
        <w:t xml:space="preserve"> 1.76%, dan </w:t>
      </w:r>
      <w:r w:rsidRPr="008B7280">
        <w:rPr>
          <w:i/>
          <w:iCs/>
        </w:rPr>
        <w:t>validation loss</w:t>
      </w:r>
      <w:r w:rsidRPr="00051257">
        <w:t xml:space="preserve"> 2.64%, menunjukkan kemampuan model dalam mengenali penyakit pada daun kentang dengan tingkat akurasi yang tinggi. Dalam evaluasi menggunakan 320 sampel data tes, model mencapai </w:t>
      </w:r>
      <w:r w:rsidRPr="008B7280">
        <w:rPr>
          <w:i/>
          <w:iCs/>
        </w:rPr>
        <w:t>accuracy</w:t>
      </w:r>
      <w:r w:rsidRPr="00051257">
        <w:t xml:space="preserve"> </w:t>
      </w:r>
      <w:r w:rsidR="00003810">
        <w:t>99.69</w:t>
      </w:r>
      <w:r w:rsidRPr="00051257">
        <w:t>%, menegaskan keberhasilan aplikasi dalam deteksi dan klasifikasi penyakit daun tanaman kentang menggunakan CNN.</w:t>
      </w:r>
    </w:p>
    <w:p w14:paraId="3B85CABC" w14:textId="77777777" w:rsidR="00051257" w:rsidRDefault="00051257">
      <w:pPr>
        <w:spacing w:line="228" w:lineRule="auto"/>
      </w:pPr>
    </w:p>
    <w:p w14:paraId="0ED0F750" w14:textId="67A3D65B" w:rsidR="00B23A85" w:rsidRDefault="00D04BF0" w:rsidP="0068238F">
      <w:pPr>
        <w:spacing w:line="228" w:lineRule="auto"/>
        <w:ind w:firstLine="0"/>
        <w:rPr>
          <w:i/>
        </w:rPr>
      </w:pPr>
      <w:r>
        <w:rPr>
          <w:b/>
          <w:i/>
        </w:rPr>
        <w:t>Kata kunci:</w:t>
      </w:r>
      <w:r>
        <w:rPr>
          <w:i/>
        </w:rPr>
        <w:t xml:space="preserve">  </w:t>
      </w:r>
      <w:r w:rsidR="00051257">
        <w:rPr>
          <w:i/>
        </w:rPr>
        <w:t>d</w:t>
      </w:r>
      <w:r w:rsidR="00051257" w:rsidRPr="00051257">
        <w:rPr>
          <w:i/>
        </w:rPr>
        <w:t xml:space="preserve">eep learning, </w:t>
      </w:r>
      <w:r w:rsidR="00051257">
        <w:rPr>
          <w:i/>
        </w:rPr>
        <w:t>c</w:t>
      </w:r>
      <w:r w:rsidR="00051257" w:rsidRPr="00051257">
        <w:rPr>
          <w:i/>
        </w:rPr>
        <w:t xml:space="preserve">onvolutional </w:t>
      </w:r>
      <w:r w:rsidR="00051257">
        <w:rPr>
          <w:i/>
        </w:rPr>
        <w:t>n</w:t>
      </w:r>
      <w:r w:rsidR="00051257" w:rsidRPr="00051257">
        <w:rPr>
          <w:i/>
        </w:rPr>
        <w:t xml:space="preserve">eural </w:t>
      </w:r>
      <w:r w:rsidR="00051257">
        <w:rPr>
          <w:i/>
        </w:rPr>
        <w:t>n</w:t>
      </w:r>
      <w:r w:rsidR="00051257" w:rsidRPr="00051257">
        <w:rPr>
          <w:i/>
        </w:rPr>
        <w:t xml:space="preserve">etwork, </w:t>
      </w:r>
      <w:r w:rsidR="00051257">
        <w:rPr>
          <w:i/>
        </w:rPr>
        <w:t>d</w:t>
      </w:r>
      <w:r w:rsidR="00051257" w:rsidRPr="00051257">
        <w:rPr>
          <w:i/>
        </w:rPr>
        <w:t>aun kentang</w:t>
      </w:r>
    </w:p>
    <w:p w14:paraId="6D182010" w14:textId="77777777" w:rsidR="00051257" w:rsidRDefault="00051257">
      <w:pPr>
        <w:spacing w:line="228" w:lineRule="auto"/>
        <w:rPr>
          <w:i/>
        </w:rPr>
      </w:pPr>
    </w:p>
    <w:p w14:paraId="01AC706A" w14:textId="77777777" w:rsidR="00B23A85" w:rsidRDefault="00B23A85">
      <w:pPr>
        <w:spacing w:line="228" w:lineRule="auto"/>
        <w:rPr>
          <w:i/>
        </w:rPr>
        <w:sectPr w:rsidR="00B23A85">
          <w:headerReference w:type="even" r:id="rId9"/>
          <w:headerReference w:type="default" r:id="rId10"/>
          <w:footerReference w:type="even" r:id="rId11"/>
          <w:footerReference w:type="default" r:id="rId12"/>
          <w:pgSz w:w="11907" w:h="16840"/>
          <w:pgMar w:top="1440" w:right="1440" w:bottom="1440" w:left="1440" w:header="709" w:footer="709" w:gutter="0"/>
          <w:pgNumType w:start="1"/>
          <w:cols w:space="720"/>
        </w:sectPr>
      </w:pPr>
    </w:p>
    <w:p w14:paraId="4F613666" w14:textId="77777777" w:rsidR="00B23A85" w:rsidRDefault="00D04BF0">
      <w:pPr>
        <w:numPr>
          <w:ilvl w:val="0"/>
          <w:numId w:val="5"/>
        </w:numPr>
        <w:spacing w:line="228" w:lineRule="auto"/>
        <w:ind w:left="426" w:hanging="426"/>
        <w:rPr>
          <w:b/>
        </w:rPr>
      </w:pPr>
      <w:r>
        <w:rPr>
          <w:b/>
          <w:smallCaps/>
        </w:rPr>
        <w:t>PENDAHULUAN</w:t>
      </w:r>
    </w:p>
    <w:p w14:paraId="4586FF6E" w14:textId="04924B92" w:rsidR="00317EC1" w:rsidRDefault="00317EC1">
      <w:pPr>
        <w:pBdr>
          <w:top w:val="nil"/>
          <w:left w:val="nil"/>
          <w:bottom w:val="nil"/>
          <w:right w:val="nil"/>
          <w:between w:val="nil"/>
        </w:pBdr>
        <w:rPr>
          <w:color w:val="000000"/>
        </w:rPr>
      </w:pPr>
      <w:r w:rsidRPr="00317EC1">
        <w:rPr>
          <w:color w:val="000000"/>
        </w:rPr>
        <w:t>Kentang, sebagai tumbuhan dikotil dari keluarga Solanaceae, berkembang biak melalui umbi yang efisien di lingkungan dingin yang mendukung pertumbuhan optimal</w:t>
      </w:r>
      <w:r w:rsidR="002464A6">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2464A6">
        <w:rPr>
          <w:color w:val="000000"/>
        </w:rPr>
        <w:fldChar w:fldCharType="separate"/>
      </w:r>
      <w:r w:rsidR="007D4CDE" w:rsidRPr="007D4CDE">
        <w:rPr>
          <w:noProof/>
          <w:color w:val="000000"/>
        </w:rPr>
        <w:t>[1]</w:t>
      </w:r>
      <w:r w:rsidR="002464A6">
        <w:rPr>
          <w:color w:val="000000"/>
        </w:rPr>
        <w:fldChar w:fldCharType="end"/>
      </w:r>
      <w:r w:rsidRPr="00317EC1">
        <w:rPr>
          <w:color w:val="000000"/>
        </w:rPr>
        <w:t>. Selain menjadi sumber karbohidrat penting untuk kebutuhan pangan manusia</w:t>
      </w:r>
      <w:r w:rsidR="005A7C1C">
        <w:rPr>
          <w:color w:val="000000"/>
        </w:rPr>
        <w:fldChar w:fldCharType="begin" w:fldLock="1"/>
      </w:r>
      <w:r w:rsidR="004B49B5">
        <w:rPr>
          <w:color w:val="000000"/>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2]","plainTextFormattedCitation":"[2]","previouslyFormattedCitation":"[2]"},"properties":{"noteIndex":0},"schema":"https://github.com/citation-style-language/schema/raw/master/csl-citation.json"}</w:instrText>
      </w:r>
      <w:r w:rsidR="005A7C1C">
        <w:rPr>
          <w:color w:val="000000"/>
        </w:rPr>
        <w:fldChar w:fldCharType="separate"/>
      </w:r>
      <w:r w:rsidR="007D4CDE" w:rsidRPr="007D4CDE">
        <w:rPr>
          <w:noProof/>
          <w:color w:val="000000"/>
        </w:rPr>
        <w:t>[2]</w:t>
      </w:r>
      <w:r w:rsidR="005A7C1C">
        <w:rPr>
          <w:color w:val="000000"/>
        </w:rPr>
        <w:fldChar w:fldCharType="end"/>
      </w:r>
      <w:r w:rsidRPr="00317EC1">
        <w:rPr>
          <w:color w:val="000000"/>
        </w:rPr>
        <w:t xml:space="preserve">, kentang juga berperan vital dalam industri pangan. Konsumsi kentang per kapita di Indonesia meningkat dari 2,547 kg pada 2020 menjadi 2,820 kg pada 2021, dan mencapai 3,167 kg pada 2022, dengan pertumbuhan 12,28% dari 2021 hingga 2022 </w:t>
      </w:r>
      <w:r w:rsidR="005A7C1C">
        <w:rPr>
          <w:color w:val="000000"/>
        </w:rPr>
        <w:fldChar w:fldCharType="begin" w:fldLock="1"/>
      </w:r>
      <w:r w:rsidR="006B74AD">
        <w:rPr>
          <w:color w:val="000000"/>
        </w:rPr>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3]","plainTextFormattedCitation":"[3]","previouslyFormattedCitation":"[3]"},"properties":{"noteIndex":0},"schema":"https://github.com/citation-style-language/schema/raw/master/csl-citation.json"}</w:instrText>
      </w:r>
      <w:r w:rsidR="005A7C1C">
        <w:rPr>
          <w:color w:val="000000"/>
        </w:rPr>
        <w:fldChar w:fldCharType="separate"/>
      </w:r>
      <w:r w:rsidR="005A7C1C" w:rsidRPr="005A7C1C">
        <w:rPr>
          <w:noProof/>
          <w:color w:val="000000"/>
        </w:rPr>
        <w:t>[3]</w:t>
      </w:r>
      <w:r w:rsidR="005A7C1C">
        <w:rPr>
          <w:color w:val="000000"/>
        </w:rPr>
        <w:fldChar w:fldCharType="end"/>
      </w:r>
      <w:r w:rsidR="005A7C1C">
        <w:rPr>
          <w:color w:val="000000"/>
        </w:rPr>
        <w:t>.</w:t>
      </w:r>
      <w:r w:rsidR="006B74AD">
        <w:rPr>
          <w:color w:val="000000"/>
        </w:rPr>
        <w:t xml:space="preserve"> </w:t>
      </w:r>
      <w:r w:rsidR="006B74AD" w:rsidRPr="006B74AD">
        <w:rPr>
          <w:color w:val="000000"/>
        </w:rPr>
        <w:t>Namun, meskipun memiliki peran yang signifikan, pertanian kentang sering menghadapi berbagai tantangan yang menyebabkan penurunan hasil produksi. Pada tahun 2022, hasil produksi tanaman kentang di Indonesia mencapai 1,5 juta ton, tetapi pada tahun 2023 terjadi penurunan produksi menjadi 1,2 juta ton</w:t>
      </w:r>
      <w:r w:rsidR="006B74AD">
        <w:rPr>
          <w:color w:val="000000"/>
        </w:rPr>
        <w:fldChar w:fldCharType="begin" w:fldLock="1"/>
      </w:r>
      <w:r w:rsidR="007D4CDE">
        <w:rPr>
          <w:color w:val="000000"/>
        </w:rPr>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4]","plainTextFormattedCitation":"[4]","previouslyFormattedCitation":"[4]"},"properties":{"noteIndex":0},"schema":"https://github.com/citation-style-language/schema/raw/master/csl-citation.json"}</w:instrText>
      </w:r>
      <w:r w:rsidR="006B74AD">
        <w:rPr>
          <w:color w:val="000000"/>
        </w:rPr>
        <w:fldChar w:fldCharType="separate"/>
      </w:r>
      <w:r w:rsidR="006B74AD" w:rsidRPr="006B74AD">
        <w:rPr>
          <w:noProof/>
          <w:color w:val="000000"/>
        </w:rPr>
        <w:t>[4]</w:t>
      </w:r>
      <w:r w:rsidR="006B74AD">
        <w:rPr>
          <w:color w:val="000000"/>
        </w:rPr>
        <w:fldChar w:fldCharType="end"/>
      </w:r>
      <w:r w:rsidR="006B74AD" w:rsidRPr="006B74AD">
        <w:rPr>
          <w:color w:val="000000"/>
        </w:rPr>
        <w:t>.</w:t>
      </w:r>
    </w:p>
    <w:p w14:paraId="0A465ED5" w14:textId="16B635B2" w:rsidR="006B74AD" w:rsidRDefault="007D4CDE">
      <w:pPr>
        <w:pBdr>
          <w:top w:val="nil"/>
          <w:left w:val="nil"/>
          <w:bottom w:val="nil"/>
          <w:right w:val="nil"/>
          <w:between w:val="nil"/>
        </w:pBdr>
        <w:rPr>
          <w:color w:val="000000"/>
        </w:rPr>
      </w:pPr>
      <w:r w:rsidRPr="007D4CDE">
        <w:rPr>
          <w:color w:val="000000"/>
        </w:rPr>
        <w:t xml:space="preserve">Penurunan produksi kentang sebesar 80% disebabkan oleh penyakit yang menghambat pertumbuhan </w:t>
      </w:r>
      <w:r w:rsidR="004B49B5">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4B49B5">
        <w:rPr>
          <w:color w:val="000000"/>
        </w:rPr>
        <w:fldChar w:fldCharType="separate"/>
      </w:r>
      <w:r w:rsidR="004B49B5" w:rsidRPr="004B49B5">
        <w:rPr>
          <w:noProof/>
          <w:color w:val="000000"/>
        </w:rPr>
        <w:t>[1]</w:t>
      </w:r>
      <w:r w:rsidR="004B49B5">
        <w:rPr>
          <w:color w:val="000000"/>
        </w:rPr>
        <w:fldChar w:fldCharType="end"/>
      </w:r>
      <w:r w:rsidRPr="007D4CDE">
        <w:rPr>
          <w:color w:val="000000"/>
        </w:rPr>
        <w:t xml:space="preserve">. Jamur penyebab penyakit ini diduga berasal dari umbi-umbi bibit dan pertumbuhannya dipengaruhi oleh suhu lingkungan. Jamur yang dimaksud adalah jamur Patogen dan jamur Alternaria Solani </w:t>
      </w:r>
      <w:r w:rsidR="00D66CED">
        <w:rPr>
          <w:color w:val="000000"/>
        </w:rPr>
        <w:fldChar w:fldCharType="begin" w:fldLock="1"/>
      </w:r>
      <w:r w:rsidR="00D66CED">
        <w:rPr>
          <w:color w:val="000000"/>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5]","plainTextFormattedCitation":"[5]","previouslyFormattedCitation":"[5]"},"properties":{"noteIndex":0},"schema":"https://github.com/citation-style-language/schema/raw/master/csl-citation.json"}</w:instrText>
      </w:r>
      <w:r w:rsidR="00D66CED">
        <w:rPr>
          <w:color w:val="000000"/>
        </w:rPr>
        <w:fldChar w:fldCharType="separate"/>
      </w:r>
      <w:r w:rsidR="00D66CED" w:rsidRPr="00D66CED">
        <w:rPr>
          <w:noProof/>
          <w:color w:val="000000"/>
        </w:rPr>
        <w:t>[5]</w:t>
      </w:r>
      <w:r w:rsidR="00D66CED">
        <w:rPr>
          <w:color w:val="000000"/>
        </w:rPr>
        <w:fldChar w:fldCharType="end"/>
      </w:r>
      <w:r w:rsidRPr="007D4CDE">
        <w:rPr>
          <w:color w:val="000000"/>
        </w:rPr>
        <w:t xml:space="preserve">. Secara umum, terdapat dua jenis penyakit yang disebabkan oleh jamur yang menyerang tanaman kentang, yakni early blight dan late blight </w:t>
      </w:r>
      <w:r w:rsidR="004B49B5">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4B49B5">
        <w:rPr>
          <w:color w:val="000000"/>
        </w:rPr>
        <w:fldChar w:fldCharType="separate"/>
      </w:r>
      <w:r w:rsidR="004B49B5" w:rsidRPr="004B49B5">
        <w:rPr>
          <w:noProof/>
          <w:color w:val="000000"/>
        </w:rPr>
        <w:t>[1]</w:t>
      </w:r>
      <w:r w:rsidR="004B49B5">
        <w:rPr>
          <w:color w:val="000000"/>
        </w:rPr>
        <w:fldChar w:fldCharType="end"/>
      </w:r>
    </w:p>
    <w:p w14:paraId="78139254" w14:textId="75DA6E56" w:rsidR="00036927" w:rsidRDefault="00036927">
      <w:pPr>
        <w:pBdr>
          <w:top w:val="nil"/>
          <w:left w:val="nil"/>
          <w:bottom w:val="nil"/>
          <w:right w:val="nil"/>
          <w:between w:val="nil"/>
        </w:pBdr>
        <w:rPr>
          <w:color w:val="000000"/>
        </w:rPr>
      </w:pPr>
      <w:r w:rsidRPr="00036927">
        <w:rPr>
          <w:color w:val="000000"/>
        </w:rPr>
        <w:t>Gejala awal penyakit busuk daun (</w:t>
      </w:r>
      <w:r w:rsidRPr="00350816">
        <w:rPr>
          <w:i/>
          <w:iCs/>
          <w:color w:val="000000"/>
        </w:rPr>
        <w:t>Late Blight</w:t>
      </w:r>
      <w:r w:rsidRPr="00036927">
        <w:rPr>
          <w:color w:val="000000"/>
        </w:rPr>
        <w:t>) adalah bercak basah di tepi daun atau bagian tengahnya, yang meluas dan menyebabkan daun berubah warna menjadi coklat atau abu-abu. Gejala penyakit bercak kering (</w:t>
      </w:r>
      <w:r w:rsidRPr="00350816">
        <w:rPr>
          <w:i/>
          <w:iCs/>
          <w:color w:val="000000"/>
        </w:rPr>
        <w:t>Early Blight</w:t>
      </w:r>
      <w:r w:rsidRPr="00036927">
        <w:rPr>
          <w:color w:val="000000"/>
        </w:rPr>
        <w:t xml:space="preserve">) ditandai dengan bercak kering coklat berbentuk lingkaran di bagian bawah daun </w:t>
      </w:r>
      <w:r w:rsidR="004B49B5">
        <w:rPr>
          <w:color w:val="000000"/>
        </w:rPr>
        <w:fldChar w:fldCharType="begin" w:fldLock="1"/>
      </w:r>
      <w:r w:rsidR="00D66CED">
        <w:rPr>
          <w:color w:val="000000"/>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6]","plainTextFormattedCitation":"[6]","previouslyFormattedCitation":"[6]"},"properties":{"noteIndex":0},"schema":"https://github.com/citation-style-language/schema/raw/master/csl-citation.json"}</w:instrText>
      </w:r>
      <w:r w:rsidR="004B49B5">
        <w:rPr>
          <w:color w:val="000000"/>
        </w:rPr>
        <w:fldChar w:fldCharType="separate"/>
      </w:r>
      <w:r w:rsidR="00D66CED" w:rsidRPr="00D66CED">
        <w:rPr>
          <w:noProof/>
          <w:color w:val="000000"/>
        </w:rPr>
        <w:t>[6]</w:t>
      </w:r>
      <w:r w:rsidR="004B49B5">
        <w:rPr>
          <w:color w:val="000000"/>
        </w:rPr>
        <w:fldChar w:fldCharType="end"/>
      </w:r>
      <w:r w:rsidRPr="00036927">
        <w:rPr>
          <w:color w:val="000000"/>
        </w:rPr>
        <w:t xml:space="preserve">. Dengan mengamati gejala tersebut, petani dapat segera mengatasi penyakit daun yang </w:t>
      </w:r>
      <w:r w:rsidRPr="00036927">
        <w:rPr>
          <w:color w:val="000000"/>
        </w:rPr>
        <w:t>membusuk. Namun, identifikasi gejala ini seringkali terkendala karena tidak semua petani memiliki pengetahuan yang memadai untuk mengenali gejala penyakit secara komprehensif.</w:t>
      </w:r>
    </w:p>
    <w:p w14:paraId="66E06E23" w14:textId="096F1BB3" w:rsidR="00975F4B" w:rsidRDefault="00975F4B">
      <w:pPr>
        <w:pBdr>
          <w:top w:val="nil"/>
          <w:left w:val="nil"/>
          <w:bottom w:val="nil"/>
          <w:right w:val="nil"/>
          <w:between w:val="nil"/>
        </w:pBdr>
        <w:rPr>
          <w:color w:val="000000"/>
        </w:rPr>
      </w:pPr>
      <w:r w:rsidRPr="00975F4B">
        <w:rPr>
          <w:color w:val="000000"/>
        </w:rPr>
        <w:t xml:space="preserve">Penanganan penyakit pada daun kentang telah mengalami perkembangan signifikan, melibatkan kontribusi dari bidang teknologi, terutama informatika. Teknik pengolahan citra digital atau </w:t>
      </w:r>
      <w:r w:rsidRPr="007968A3">
        <w:rPr>
          <w:i/>
          <w:iCs/>
          <w:color w:val="000000"/>
        </w:rPr>
        <w:t>image processing</w:t>
      </w:r>
      <w:r w:rsidRPr="00975F4B">
        <w:rPr>
          <w:color w:val="000000"/>
        </w:rPr>
        <w:t xml:space="preserve"> diimplementasikan untuk mengidentifikasi penyakit pada tanaman kentang. Pemanfaatan </w:t>
      </w:r>
      <w:r w:rsidRPr="007968A3">
        <w:rPr>
          <w:i/>
          <w:iCs/>
          <w:color w:val="000000"/>
        </w:rPr>
        <w:t>image processing</w:t>
      </w:r>
      <w:r w:rsidRPr="00975F4B">
        <w:rPr>
          <w:color w:val="000000"/>
        </w:rPr>
        <w:t xml:space="preserve"> membantu pengelola pertanian menangani tanaman yang terkena penyakit atau menunjukkan gejala tidak normal secara lebih efektif dan efisien. Seiring kemajuan teknologi, banyak penelitian mengembangkan pengolahan citra digital dalam konteks pertanian, baik untuk identifikasi penyakit maupun analisis hasil produksi.</w:t>
      </w:r>
    </w:p>
    <w:p w14:paraId="6BEF79A9" w14:textId="18DD99B9" w:rsidR="00852AC5" w:rsidRDefault="00350816">
      <w:pPr>
        <w:pBdr>
          <w:top w:val="nil"/>
          <w:left w:val="nil"/>
          <w:bottom w:val="nil"/>
          <w:right w:val="nil"/>
          <w:between w:val="nil"/>
        </w:pBdr>
        <w:rPr>
          <w:color w:val="000000"/>
        </w:rPr>
      </w:pPr>
      <w:r w:rsidRPr="00350816">
        <w:rPr>
          <w:color w:val="000000"/>
        </w:rPr>
        <w:t xml:space="preserve">Penelitian ini bertujuan mengembangkan aplikasi berbasis Android yang membantu petani atau pengelola pertanian mengidentifikasi penyakit pada daun kentang menggunakan data gambar daun kentang. Identifikasi penyakit dibagi menjadi tiga kategori: daun sehat, </w:t>
      </w:r>
      <w:r w:rsidRPr="00C976E4">
        <w:rPr>
          <w:i/>
          <w:iCs/>
          <w:color w:val="000000"/>
        </w:rPr>
        <w:t>Late Blight</w:t>
      </w:r>
      <w:r w:rsidRPr="00350816">
        <w:rPr>
          <w:color w:val="000000"/>
        </w:rPr>
        <w:t xml:space="preserve">, dan </w:t>
      </w:r>
      <w:r w:rsidRPr="00C976E4">
        <w:rPr>
          <w:i/>
          <w:iCs/>
          <w:color w:val="000000"/>
        </w:rPr>
        <w:t>Early Blight</w:t>
      </w:r>
      <w:r w:rsidRPr="00350816">
        <w:rPr>
          <w:color w:val="000000"/>
        </w:rPr>
        <w:t xml:space="preserve">. Penelitian ini menggunakan algoritma </w:t>
      </w:r>
      <w:r w:rsidRPr="00C976E4">
        <w:rPr>
          <w:i/>
          <w:iCs/>
          <w:color w:val="000000"/>
        </w:rPr>
        <w:t>Convolutional Neural Network</w:t>
      </w:r>
      <w:r w:rsidRPr="00350816">
        <w:rPr>
          <w:color w:val="000000"/>
        </w:rPr>
        <w:t xml:space="preserve"> (CNN), sebuah metode dalam bidang </w:t>
      </w:r>
      <w:r w:rsidRPr="00C976E4">
        <w:rPr>
          <w:i/>
          <w:iCs/>
          <w:color w:val="000000"/>
        </w:rPr>
        <w:t>Deep Learning</w:t>
      </w:r>
      <w:r w:rsidRPr="00350816">
        <w:rPr>
          <w:color w:val="000000"/>
        </w:rPr>
        <w:t>, untuk melakukan identifikasi tersebut.</w:t>
      </w:r>
    </w:p>
    <w:p w14:paraId="085F1132" w14:textId="77777777" w:rsidR="007F1DF3" w:rsidRDefault="007F1DF3">
      <w:pPr>
        <w:pBdr>
          <w:top w:val="nil"/>
          <w:left w:val="nil"/>
          <w:bottom w:val="nil"/>
          <w:right w:val="nil"/>
          <w:between w:val="nil"/>
        </w:pBdr>
        <w:rPr>
          <w:color w:val="000000"/>
        </w:rPr>
      </w:pPr>
    </w:p>
    <w:p w14:paraId="1321C403" w14:textId="069B7402" w:rsidR="00B23A85" w:rsidRPr="000F0DA7" w:rsidRDefault="00D04BF0" w:rsidP="000F0DA7">
      <w:pPr>
        <w:numPr>
          <w:ilvl w:val="0"/>
          <w:numId w:val="5"/>
        </w:numPr>
        <w:spacing w:line="228" w:lineRule="auto"/>
        <w:ind w:left="426" w:hanging="426"/>
        <w:rPr>
          <w:b/>
          <w:smallCaps/>
        </w:rPr>
      </w:pPr>
      <w:r>
        <w:rPr>
          <w:b/>
          <w:smallCaps/>
        </w:rPr>
        <w:t>TINJAUAN PUSTAKA</w:t>
      </w:r>
    </w:p>
    <w:p w14:paraId="25C91345" w14:textId="24E4A9BB" w:rsidR="00012062" w:rsidRDefault="00012062" w:rsidP="00A3037B">
      <w:pPr>
        <w:pStyle w:val="ListParagraph"/>
        <w:numPr>
          <w:ilvl w:val="0"/>
          <w:numId w:val="3"/>
        </w:numPr>
        <w:jc w:val="left"/>
        <w:rPr>
          <w:b/>
          <w:i/>
          <w:iCs/>
          <w:color w:val="000000"/>
        </w:rPr>
      </w:pPr>
      <w:r w:rsidRPr="00012062">
        <w:rPr>
          <w:b/>
          <w:i/>
          <w:iCs/>
          <w:color w:val="000000"/>
        </w:rPr>
        <w:t>Cross Industry Standard Process for Data Mining (CRISP-DM)</w:t>
      </w:r>
    </w:p>
    <w:p w14:paraId="5B55AE1B" w14:textId="75D588EF" w:rsidR="00A3037B" w:rsidRDefault="00A3037B" w:rsidP="003C3E66">
      <w:pPr>
        <w:ind w:firstLine="360"/>
      </w:pPr>
      <w:r w:rsidRPr="00A3037B">
        <w:t>CRISP-DM (</w:t>
      </w:r>
      <w:r w:rsidRPr="00A3037B">
        <w:rPr>
          <w:i/>
          <w:iCs/>
        </w:rPr>
        <w:t>Cross Industry Standard Process for Data Mining</w:t>
      </w:r>
      <w:r w:rsidRPr="00A3037B">
        <w:t xml:space="preserve">) didirikan pada akhir 1990-an oleh empat perusahaan utama: Integral Solutions Ltd. (perusahaan solusi data mining komersial), NCR (perusahaan database), DaimlerChrysler (produsen mobil), dan </w:t>
      </w:r>
      <w:r w:rsidRPr="00A3037B">
        <w:lastRenderedPageBreak/>
        <w:t xml:space="preserve">OHRA (perusahaan asuransi). CRISP-DM diakui sebagai proses standar yang digunakan untuk mengatasi masalah dalam praktik data mining di berbagai industri </w:t>
      </w:r>
      <w:r w:rsidR="00720891">
        <w:fldChar w:fldCharType="begin" w:fldLock="1"/>
      </w:r>
      <w:r w:rsidR="00D66CED">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7]","plainTextFormattedCitation":"[7]","previouslyFormattedCitation":"[7]"},"properties":{"noteIndex":0},"schema":"https://github.com/citation-style-language/schema/raw/master/csl-citation.json"}</w:instrText>
      </w:r>
      <w:r w:rsidR="00720891">
        <w:fldChar w:fldCharType="separate"/>
      </w:r>
      <w:r w:rsidR="00D66CED" w:rsidRPr="00D66CED">
        <w:rPr>
          <w:noProof/>
        </w:rPr>
        <w:t>[7]</w:t>
      </w:r>
      <w:r w:rsidR="00720891">
        <w:fldChar w:fldCharType="end"/>
      </w:r>
      <w:r w:rsidRPr="00A3037B">
        <w:t xml:space="preserve">. </w:t>
      </w:r>
      <w:r w:rsidR="00F61FB4">
        <w:t>D</w:t>
      </w:r>
      <w:r w:rsidRPr="00A3037B">
        <w:t xml:space="preserve">alam siklus pengembangannya, CRISP-DM diakui sebagai metodologi data mining yang paling komprehensif dalam memenuhi kebutuhan proyek industri. Metodologi ini telah menjadi yang paling umum digunakan dalam proyek analitik, data mining, dan ilmu data. CRISP-DM terdiri dari enam tahapan: </w:t>
      </w:r>
      <w:r w:rsidRPr="006F4807">
        <w:rPr>
          <w:i/>
          <w:iCs/>
        </w:rPr>
        <w:t>Business Understanding, Data Understanding, Data Preparation, Modeling, Evaluation, dan Deployment</w:t>
      </w:r>
      <w:r w:rsidR="00F61FB4">
        <w:rPr>
          <w:i/>
          <w:iCs/>
        </w:rPr>
        <w:t xml:space="preserve"> </w:t>
      </w:r>
      <w:r w:rsidR="00F61FB4">
        <w:fldChar w:fldCharType="begin" w:fldLock="1"/>
      </w:r>
      <w:r w:rsidR="00D66CED">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8]","plainTextFormattedCitation":"[8]","previouslyFormattedCitation":"[8]"},"properties":{"noteIndex":0},"schema":"https://github.com/citation-style-language/schema/raw/master/csl-citation.json"}</w:instrText>
      </w:r>
      <w:r w:rsidR="00F61FB4">
        <w:fldChar w:fldCharType="separate"/>
      </w:r>
      <w:r w:rsidR="00D66CED" w:rsidRPr="00D66CED">
        <w:rPr>
          <w:noProof/>
        </w:rPr>
        <w:t>[8]</w:t>
      </w:r>
      <w:r w:rsidR="00F61FB4">
        <w:fldChar w:fldCharType="end"/>
      </w:r>
      <w:r w:rsidRPr="00A3037B">
        <w:t>.</w:t>
      </w:r>
    </w:p>
    <w:p w14:paraId="40536DF7" w14:textId="77777777" w:rsidR="00103D12" w:rsidRDefault="00103D12" w:rsidP="00A3037B">
      <w:pPr>
        <w:ind w:firstLine="360"/>
      </w:pPr>
    </w:p>
    <w:p w14:paraId="0CEA15EE" w14:textId="77777777" w:rsidR="00103D12" w:rsidRDefault="00103D12" w:rsidP="00C2536C">
      <w:pPr>
        <w:keepNext/>
        <w:ind w:firstLine="0"/>
        <w:jc w:val="center"/>
      </w:pPr>
      <w:r w:rsidRPr="001D0607">
        <w:rPr>
          <w:noProof/>
        </w:rPr>
        <w:drawing>
          <wp:inline distT="0" distB="0" distL="0" distR="0" wp14:anchorId="342837F3" wp14:editId="631BDC6D">
            <wp:extent cx="2637155" cy="19476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37155" cy="1947679"/>
                    </a:xfrm>
                    <a:prstGeom prst="rect">
                      <a:avLst/>
                    </a:prstGeom>
                  </pic:spPr>
                </pic:pic>
              </a:graphicData>
            </a:graphic>
          </wp:inline>
        </w:drawing>
      </w:r>
    </w:p>
    <w:p w14:paraId="67C51024" w14:textId="7E82E3C6" w:rsidR="00472381" w:rsidRDefault="00103D12" w:rsidP="00472381">
      <w:pPr>
        <w:pStyle w:val="Caption"/>
      </w:pPr>
      <w:r>
        <w:t xml:space="preserve">Gambar </w:t>
      </w:r>
      <w:fldSimple w:instr=" SEQ Gambar \* ARABIC ">
        <w:r w:rsidR="00574D75">
          <w:rPr>
            <w:noProof/>
          </w:rPr>
          <w:t>1</w:t>
        </w:r>
      </w:fldSimple>
      <w:r w:rsidR="00716DD7">
        <w:t>.</w:t>
      </w:r>
      <w:r>
        <w:t xml:space="preserve"> </w:t>
      </w:r>
      <w:r w:rsidR="00874B75">
        <w:t>Diagram CRISP-DM</w:t>
      </w:r>
    </w:p>
    <w:p w14:paraId="08E7BDCF" w14:textId="2B0314D8" w:rsidR="00874B75" w:rsidRDefault="00874B75" w:rsidP="006C7B63">
      <w:pPr>
        <w:rPr>
          <w:lang w:val="en"/>
        </w:rPr>
      </w:pPr>
      <w:r w:rsidRPr="00373995">
        <w:rPr>
          <w:lang w:val="en"/>
        </w:rPr>
        <w:t>Berikut</w:t>
      </w:r>
      <w:r w:rsidR="00FF2FFD">
        <w:rPr>
          <w:lang w:val="en"/>
        </w:rPr>
        <w:t xml:space="preserve"> penjelasan</w:t>
      </w:r>
      <w:r w:rsidRPr="00373995">
        <w:rPr>
          <w:lang w:val="en"/>
        </w:rPr>
        <w:t xml:space="preserve"> 6 tahapan</w:t>
      </w:r>
      <w:r>
        <w:rPr>
          <w:lang w:val="en"/>
        </w:rPr>
        <w:t xml:space="preserve"> </w:t>
      </w:r>
      <w:r w:rsidRPr="00373995">
        <w:rPr>
          <w:lang w:val="en"/>
        </w:rPr>
        <w:t>CRISP-DM</w:t>
      </w:r>
      <w:r w:rsidR="00FF2FFD">
        <w:rPr>
          <w:lang w:val="en"/>
        </w:rPr>
        <w:t xml:space="preserve"> pada gambar 1</w:t>
      </w:r>
      <w:r>
        <w:rPr>
          <w:lang w:val="en"/>
        </w:rPr>
        <w:t xml:space="preserve"> </w:t>
      </w:r>
      <w:r w:rsidR="00804466">
        <w:rPr>
          <w:lang w:val="en"/>
        </w:rPr>
        <w:fldChar w:fldCharType="begin" w:fldLock="1"/>
      </w:r>
      <w:r w:rsidR="00D66CED">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9]","plainTextFormattedCitation":"[9]","previouslyFormattedCitation":"[9]"},"properties":{"noteIndex":0},"schema":"https://github.com/citation-style-language/schema/raw/master/csl-citation.json"}</w:instrText>
      </w:r>
      <w:r w:rsidR="00804466">
        <w:rPr>
          <w:lang w:val="en"/>
        </w:rPr>
        <w:fldChar w:fldCharType="separate"/>
      </w:r>
      <w:r w:rsidR="00D66CED" w:rsidRPr="00D66CED">
        <w:rPr>
          <w:noProof/>
          <w:lang w:val="en"/>
        </w:rPr>
        <w:t>[9]</w:t>
      </w:r>
      <w:r w:rsidR="00804466">
        <w:rPr>
          <w:lang w:val="en"/>
        </w:rPr>
        <w:fldChar w:fldCharType="end"/>
      </w:r>
      <w:r>
        <w:rPr>
          <w:lang w:val="en"/>
        </w:rPr>
        <w:t>:</w:t>
      </w:r>
    </w:p>
    <w:p w14:paraId="3D6973BC" w14:textId="77777777" w:rsidR="00874B75" w:rsidRPr="00F70ED7" w:rsidRDefault="00874B75" w:rsidP="00804466">
      <w:pPr>
        <w:pStyle w:val="WOW"/>
        <w:rPr>
          <w:i/>
          <w:iCs/>
        </w:rPr>
      </w:pPr>
      <w:r w:rsidRPr="00F70ED7">
        <w:rPr>
          <w:i/>
          <w:iCs/>
        </w:rPr>
        <w:t>Business Understanding</w:t>
      </w:r>
    </w:p>
    <w:p w14:paraId="1189BC5B" w14:textId="77777777" w:rsidR="00874B75" w:rsidRDefault="00874B75" w:rsidP="006154A9">
      <w:pPr>
        <w:pStyle w:val="WOW"/>
        <w:numPr>
          <w:ilvl w:val="0"/>
          <w:numId w:val="0"/>
        </w:numPr>
        <w:ind w:left="47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6C0BA65A" w14:textId="77777777" w:rsidR="00874B75" w:rsidRPr="00F70ED7" w:rsidRDefault="00874B75" w:rsidP="0010703D">
      <w:pPr>
        <w:pStyle w:val="WOW"/>
        <w:rPr>
          <w:i/>
          <w:iCs/>
        </w:rPr>
      </w:pPr>
      <w:r w:rsidRPr="00F70ED7">
        <w:rPr>
          <w:i/>
          <w:iCs/>
        </w:rPr>
        <w:t>Data Understanding</w:t>
      </w:r>
    </w:p>
    <w:p w14:paraId="15F9CCD9" w14:textId="77777777" w:rsidR="00874B75" w:rsidRDefault="00874B75" w:rsidP="003C3E66">
      <w:pPr>
        <w:pStyle w:val="WOW"/>
        <w:numPr>
          <w:ilvl w:val="0"/>
          <w:numId w:val="0"/>
        </w:numPr>
        <w:ind w:left="47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2B3467F1" w14:textId="77777777" w:rsidR="00874B75" w:rsidRPr="00F70ED7" w:rsidRDefault="00874B75" w:rsidP="0010703D">
      <w:pPr>
        <w:pStyle w:val="WOW"/>
        <w:rPr>
          <w:i/>
          <w:iCs/>
        </w:rPr>
      </w:pPr>
      <w:r w:rsidRPr="00F70ED7">
        <w:rPr>
          <w:i/>
          <w:iCs/>
        </w:rPr>
        <w:t>Data Preparation</w:t>
      </w:r>
    </w:p>
    <w:p w14:paraId="14844A7E" w14:textId="77777777" w:rsidR="00874B75" w:rsidRDefault="00874B75" w:rsidP="003C3E66">
      <w:pPr>
        <w:pStyle w:val="WOW"/>
        <w:numPr>
          <w:ilvl w:val="0"/>
          <w:numId w:val="0"/>
        </w:numPr>
        <w:ind w:left="470"/>
      </w:pPr>
      <w:r w:rsidRPr="00B5187A">
        <w:rPr>
          <w:i/>
          <w:iCs/>
        </w:rPr>
        <w:t>Data Preparation</w:t>
      </w:r>
      <w:r>
        <w:t xml:space="preserve"> </w:t>
      </w:r>
      <w:r w:rsidRPr="00B5187A">
        <w:t xml:space="preserve">adalah langkah yang dilakukan </w:t>
      </w:r>
      <w:r w:rsidRPr="00FF2FFD">
        <w:t>setelah</w:t>
      </w:r>
      <w:r w:rsidRPr="00B5187A">
        <w:t xml:space="preserve"> data terkumpul. Pada tahap ini, data akan menjalani proses identifikasi, seleksi, </w:t>
      </w:r>
      <w:r w:rsidRPr="003C3E66">
        <w:t>pembersihan</w:t>
      </w:r>
      <w:r w:rsidRPr="00B5187A">
        <w:t>, dan transformasi.</w:t>
      </w:r>
    </w:p>
    <w:p w14:paraId="322A7142" w14:textId="77777777" w:rsidR="00874B75" w:rsidRPr="00F70ED7" w:rsidRDefault="00874B75" w:rsidP="0010703D">
      <w:pPr>
        <w:pStyle w:val="WOW"/>
        <w:rPr>
          <w:i/>
          <w:iCs/>
        </w:rPr>
      </w:pPr>
      <w:r w:rsidRPr="00F70ED7">
        <w:rPr>
          <w:i/>
          <w:iCs/>
        </w:rPr>
        <w:t>Modeling</w:t>
      </w:r>
    </w:p>
    <w:p w14:paraId="55F556DF" w14:textId="6FDC0F78" w:rsidR="00874B75" w:rsidRDefault="00874B75" w:rsidP="003C3E66">
      <w:pPr>
        <w:pStyle w:val="WOW"/>
        <w:numPr>
          <w:ilvl w:val="0"/>
          <w:numId w:val="0"/>
        </w:numPr>
        <w:ind w:left="470"/>
        <w:rPr>
          <w:i/>
          <w:iCs/>
        </w:rPr>
      </w:pPr>
      <w:r w:rsidRPr="00B80213">
        <w:rPr>
          <w:i/>
          <w:iCs/>
        </w:rPr>
        <w:t>Modeling</w:t>
      </w:r>
      <w:r w:rsidRPr="00B80213">
        <w:t xml:space="preserve"> adalah langkah implementasi algoritma untuk mencari, mengidentifikasi, dan </w:t>
      </w:r>
      <w:r w:rsidRPr="00FF2FFD">
        <w:t>menghasilkan</w:t>
      </w:r>
      <w:r w:rsidRPr="00B80213">
        <w:t xml:space="preserve"> pola yang akan diterapkan pada data </w:t>
      </w:r>
      <w:r w:rsidRPr="003C3E66">
        <w:t>penelitian</w:t>
      </w:r>
      <w:r w:rsidRPr="00B80213">
        <w:t>.</w:t>
      </w:r>
    </w:p>
    <w:p w14:paraId="40127FA1" w14:textId="77777777" w:rsidR="00874B75" w:rsidRPr="00F70ED7" w:rsidRDefault="00874B75" w:rsidP="0010703D">
      <w:pPr>
        <w:pStyle w:val="WOW"/>
        <w:rPr>
          <w:i/>
          <w:iCs/>
        </w:rPr>
      </w:pPr>
      <w:r w:rsidRPr="00F70ED7">
        <w:rPr>
          <w:i/>
          <w:iCs/>
        </w:rPr>
        <w:t>Evaluation</w:t>
      </w:r>
    </w:p>
    <w:p w14:paraId="20B71C6E" w14:textId="77777777" w:rsidR="00874B75" w:rsidRPr="00AD08D6" w:rsidRDefault="00874B75" w:rsidP="003C3E66">
      <w:pPr>
        <w:pStyle w:val="WOW"/>
        <w:numPr>
          <w:ilvl w:val="0"/>
          <w:numId w:val="0"/>
        </w:numPr>
        <w:ind w:left="470"/>
      </w:pPr>
      <w:r w:rsidRPr="00AD08D6">
        <w:rPr>
          <w:i/>
          <w:iCs/>
        </w:rPr>
        <w:t>Evaluation</w:t>
      </w:r>
      <w:r w:rsidRPr="00AD08D6">
        <w:t xml:space="preserve"> adalah proses untuk mengukur hasil evaluasi dari model yang telah </w:t>
      </w:r>
      <w:r w:rsidRPr="003C3E66">
        <w:t>diimplementasikan</w:t>
      </w:r>
      <w:r w:rsidRPr="00AD08D6">
        <w:t xml:space="preserve"> pada tahap sebelumnya, yaitu </w:t>
      </w:r>
      <w:r w:rsidRPr="00AD08D6">
        <w:rPr>
          <w:i/>
          <w:iCs/>
        </w:rPr>
        <w:t>modeling</w:t>
      </w:r>
      <w:r w:rsidRPr="00AD08D6">
        <w:t xml:space="preserve">. Hasil evaluasi tersebut </w:t>
      </w:r>
      <w:r w:rsidRPr="00AD08D6">
        <w:t xml:space="preserve">mencerminkan proses </w:t>
      </w:r>
      <w:r w:rsidRPr="00AD08D6">
        <w:rPr>
          <w:i/>
          <w:iCs/>
        </w:rPr>
        <w:t>data mining</w:t>
      </w:r>
      <w:r w:rsidRPr="00AD08D6">
        <w:t xml:space="preserve"> yang telah dilakukan dan menilai model yang paling optimal untuk digunakan.</w:t>
      </w:r>
    </w:p>
    <w:p w14:paraId="2BCA72BE" w14:textId="77777777" w:rsidR="00874B75" w:rsidRPr="00F70ED7" w:rsidRDefault="00874B75" w:rsidP="0010703D">
      <w:pPr>
        <w:pStyle w:val="WOW"/>
        <w:rPr>
          <w:i/>
          <w:iCs/>
        </w:rPr>
      </w:pPr>
      <w:r w:rsidRPr="00F70ED7">
        <w:rPr>
          <w:i/>
          <w:iCs/>
        </w:rPr>
        <w:t>Deployment</w:t>
      </w:r>
    </w:p>
    <w:p w14:paraId="10A0A124" w14:textId="77777777" w:rsidR="00874B75" w:rsidRDefault="00874B75" w:rsidP="003C3E66">
      <w:pPr>
        <w:pStyle w:val="WOW"/>
        <w:numPr>
          <w:ilvl w:val="0"/>
          <w:numId w:val="0"/>
        </w:numPr>
        <w:ind w:left="470"/>
      </w:pPr>
      <w:r w:rsidRPr="00C02C8B">
        <w:t xml:space="preserve">Menggunakan model yang dihasilkan dapat </w:t>
      </w:r>
      <w:r w:rsidRPr="00FF2FFD">
        <w:t>meliputi</w:t>
      </w:r>
      <w:r w:rsidRPr="00C02C8B">
        <w:t xml:space="preserve">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3A4A2A44" w14:textId="77777777" w:rsidR="00874B75" w:rsidRPr="00874B75" w:rsidRDefault="00874B75" w:rsidP="00874B75"/>
    <w:p w14:paraId="0D8D9B25" w14:textId="78798AA1" w:rsidR="00012062" w:rsidRDefault="00012062">
      <w:pPr>
        <w:numPr>
          <w:ilvl w:val="0"/>
          <w:numId w:val="3"/>
        </w:numPr>
        <w:pBdr>
          <w:top w:val="nil"/>
          <w:left w:val="nil"/>
          <w:bottom w:val="nil"/>
          <w:right w:val="nil"/>
          <w:between w:val="nil"/>
        </w:pBdr>
        <w:ind w:left="426" w:hanging="426"/>
        <w:rPr>
          <w:b/>
          <w:i/>
          <w:iCs/>
          <w:color w:val="000000"/>
        </w:rPr>
      </w:pPr>
      <w:r>
        <w:rPr>
          <w:b/>
          <w:i/>
          <w:iCs/>
          <w:color w:val="000000"/>
        </w:rPr>
        <w:t>Machine Learning</w:t>
      </w:r>
    </w:p>
    <w:p w14:paraId="6D33D477" w14:textId="37C6B566" w:rsidR="00472381" w:rsidRPr="00472381" w:rsidRDefault="00472381" w:rsidP="00472381">
      <w:pPr>
        <w:pBdr>
          <w:top w:val="nil"/>
          <w:left w:val="nil"/>
          <w:bottom w:val="nil"/>
          <w:right w:val="nil"/>
          <w:between w:val="nil"/>
        </w:pBdr>
        <w:spacing w:line="235" w:lineRule="auto"/>
        <w:ind w:firstLine="426"/>
        <w:rPr>
          <w:iCs/>
          <w:color w:val="000000"/>
        </w:rPr>
      </w:pPr>
      <w:r w:rsidRPr="00472381">
        <w:rPr>
          <w:i/>
          <w:color w:val="000000"/>
        </w:rPr>
        <w:t>Machine learning</w:t>
      </w:r>
      <w:r w:rsidRPr="00472381">
        <w:rPr>
          <w:iCs/>
          <w:color w:val="000000"/>
        </w:rPr>
        <w:t xml:space="preserve"> adalah cabang ilmu komputer yang bertujuan mengembangkan algoritma untuk memungkinkan komputer belajar dari data yang ada. Dengan kata lain, komputer diajarkan memahami pola dan informasi dari data historis, sehingga dapat meningkatkan kinerjanya dalam menganalisis dan mengolah informasi yang diberikan. Oleh karena itu, </w:t>
      </w:r>
      <w:r w:rsidRPr="00472381">
        <w:rPr>
          <w:i/>
          <w:color w:val="000000"/>
        </w:rPr>
        <w:t>machine learning</w:t>
      </w:r>
      <w:r w:rsidRPr="00472381">
        <w:rPr>
          <w:iCs/>
          <w:color w:val="000000"/>
        </w:rPr>
        <w:t xml:space="preserve"> sering disebut sebagai proses "belajar dari data," di mana komputer memperoleh pengetahuan atau keterampilan baru melalui pengalaman yang diperoleh dari data. Tujuan utamanya adalah menciptakan model atau program yang dapat mengoptimalkan performa dalam memahami dan menginterpretasikan data yang diberikan </w:t>
      </w:r>
      <w:r w:rsidRPr="00472381">
        <w:rPr>
          <w:iCs/>
          <w:color w:val="000000"/>
        </w:rPr>
        <w:fldChar w:fldCharType="begin" w:fldLock="1"/>
      </w:r>
      <w:r w:rsidR="00D66CED">
        <w:rPr>
          <w:iCs/>
          <w:color w:val="000000"/>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10]","plainTextFormattedCitation":"[10]","previouslyFormattedCitation":"[10]"},"properties":{"noteIndex":0},"schema":"https://github.com/citation-style-language/schema/raw/master/csl-citation.json"}</w:instrText>
      </w:r>
      <w:r w:rsidRPr="00472381">
        <w:rPr>
          <w:iCs/>
          <w:color w:val="000000"/>
        </w:rPr>
        <w:fldChar w:fldCharType="separate"/>
      </w:r>
      <w:r w:rsidR="00D66CED" w:rsidRPr="00D66CED">
        <w:rPr>
          <w:iCs/>
          <w:noProof/>
          <w:color w:val="000000"/>
        </w:rPr>
        <w:t>[10]</w:t>
      </w:r>
      <w:r w:rsidRPr="00472381">
        <w:rPr>
          <w:iCs/>
          <w:color w:val="000000"/>
        </w:rPr>
        <w:fldChar w:fldCharType="end"/>
      </w:r>
      <w:r w:rsidRPr="00472381">
        <w:rPr>
          <w:iCs/>
          <w:color w:val="000000"/>
        </w:rPr>
        <w:t>.</w:t>
      </w:r>
    </w:p>
    <w:p w14:paraId="69C83E91" w14:textId="77777777" w:rsidR="00F61FB4" w:rsidRDefault="00F61FB4" w:rsidP="00F61FB4">
      <w:pPr>
        <w:pBdr>
          <w:top w:val="nil"/>
          <w:left w:val="nil"/>
          <w:bottom w:val="nil"/>
          <w:right w:val="nil"/>
          <w:between w:val="nil"/>
        </w:pBdr>
        <w:ind w:firstLine="0"/>
        <w:rPr>
          <w:b/>
          <w:i/>
          <w:iCs/>
          <w:color w:val="000000"/>
        </w:rPr>
      </w:pPr>
    </w:p>
    <w:p w14:paraId="0D8E5369" w14:textId="0491F2D2" w:rsidR="006F6E49" w:rsidRDefault="006F6E49">
      <w:pPr>
        <w:numPr>
          <w:ilvl w:val="0"/>
          <w:numId w:val="3"/>
        </w:numPr>
        <w:pBdr>
          <w:top w:val="nil"/>
          <w:left w:val="nil"/>
          <w:bottom w:val="nil"/>
          <w:right w:val="nil"/>
          <w:between w:val="nil"/>
        </w:pBdr>
        <w:ind w:left="426" w:hanging="426"/>
        <w:rPr>
          <w:b/>
          <w:i/>
          <w:iCs/>
          <w:color w:val="000000"/>
        </w:rPr>
      </w:pPr>
      <w:r>
        <w:rPr>
          <w:b/>
          <w:i/>
          <w:iCs/>
          <w:color w:val="000000"/>
        </w:rPr>
        <w:t>Deep Learning</w:t>
      </w:r>
    </w:p>
    <w:p w14:paraId="6E1D1BE8" w14:textId="047F93D9" w:rsidR="00BF7DCA" w:rsidRDefault="00A75E56" w:rsidP="00A75E56">
      <w:pPr>
        <w:ind w:firstLine="426"/>
      </w:pPr>
      <w:r w:rsidRPr="00BD3A97">
        <w:rPr>
          <w:i/>
          <w:iCs/>
        </w:rPr>
        <w:t>Deep Learning</w:t>
      </w:r>
      <w:r w:rsidRPr="00A75E56">
        <w:t xml:space="preserve"> merupakan metode dalam </w:t>
      </w:r>
      <w:r w:rsidRPr="005820C9">
        <w:rPr>
          <w:i/>
          <w:iCs/>
        </w:rPr>
        <w:t>machine learning</w:t>
      </w:r>
      <w:r w:rsidRPr="00A75E56">
        <w:t xml:space="preserve"> yang memproses informasi kompleks secara nonlinier dengan memanfaatkan berbagai lapisan. Teknik ini bertujuan untuk mengidentifikasi pola, mengekstrak ciri, dan melakukan klasifikasi melalui model komputasi yang dibangun dari struktur pemrosesan berlapis-lapis. Dengan memanfaatkan data pada berbagai tingkat abstraksi, deep learning memungkinkan pembelajaran yang mendalam dari informasi yang diberikan </w:t>
      </w:r>
      <w:r w:rsidR="005820C9">
        <w:fldChar w:fldCharType="begin" w:fldLock="1"/>
      </w:r>
      <w:r w:rsidR="00D66CED">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11]","plainTextFormattedCitation":"[11]","previouslyFormattedCitation":"[11]"},"properties":{"noteIndex":0},"schema":"https://github.com/citation-style-language/schema/raw/master/csl-citation.json"}</w:instrText>
      </w:r>
      <w:r w:rsidR="005820C9">
        <w:fldChar w:fldCharType="separate"/>
      </w:r>
      <w:r w:rsidR="00D66CED" w:rsidRPr="00D66CED">
        <w:rPr>
          <w:noProof/>
        </w:rPr>
        <w:t>[11]</w:t>
      </w:r>
      <w:r w:rsidR="005820C9">
        <w:fldChar w:fldCharType="end"/>
      </w:r>
      <w:r w:rsidRPr="00A75E56">
        <w:t xml:space="preserve">. Sejak dikenal luas pada tahun 2006, </w:t>
      </w:r>
      <w:r w:rsidRPr="005820C9">
        <w:rPr>
          <w:i/>
          <w:iCs/>
        </w:rPr>
        <w:t>Deep Learning</w:t>
      </w:r>
      <w:r w:rsidRPr="00A75E56">
        <w:t xml:space="preserve"> menggunakan mekanisme </w:t>
      </w:r>
      <w:r w:rsidRPr="005820C9">
        <w:rPr>
          <w:i/>
          <w:iCs/>
        </w:rPr>
        <w:t>deep architecture of learning</w:t>
      </w:r>
      <w:r w:rsidRPr="00A75E56">
        <w:t xml:space="preserve"> atau </w:t>
      </w:r>
      <w:r w:rsidRPr="005820C9">
        <w:rPr>
          <w:i/>
          <w:iCs/>
        </w:rPr>
        <w:t>hierarchical learning</w:t>
      </w:r>
      <w:r w:rsidRPr="00A75E56">
        <w:t xml:space="preserve">, yang mencakup proses estimasi parameter model untuk menyelesaikan tugas atau permasalahan tertentu </w:t>
      </w:r>
      <w:r w:rsidR="005820C9">
        <w:fldChar w:fldCharType="begin" w:fldLock="1"/>
      </w:r>
      <w:r w:rsidR="00D66CE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12]","plainTextFormattedCitation":"[12]","previouslyFormattedCitation":"[12]"},"properties":{"noteIndex":0},"schema":"https://github.com/citation-style-language/schema/raw/master/csl-citation.json"}</w:instrText>
      </w:r>
      <w:r w:rsidR="005820C9">
        <w:fldChar w:fldCharType="separate"/>
      </w:r>
      <w:r w:rsidR="00D66CED" w:rsidRPr="00D66CED">
        <w:rPr>
          <w:noProof/>
        </w:rPr>
        <w:t>[12]</w:t>
      </w:r>
      <w:r w:rsidR="005820C9">
        <w:fldChar w:fldCharType="end"/>
      </w:r>
      <w:r w:rsidRPr="00A75E56">
        <w:t xml:space="preserve">. </w:t>
      </w:r>
      <w:r w:rsidRPr="00F948FD">
        <w:rPr>
          <w:i/>
          <w:iCs/>
        </w:rPr>
        <w:t>Deep Learning</w:t>
      </w:r>
      <w:r w:rsidRPr="00A75E56">
        <w:t xml:space="preserve"> menggunakan berbagai lapisan di antara lapisan masukan (</w:t>
      </w:r>
      <w:r w:rsidRPr="00F948FD">
        <w:rPr>
          <w:i/>
          <w:iCs/>
        </w:rPr>
        <w:t>input layer</w:t>
      </w:r>
      <w:r w:rsidRPr="00A75E56">
        <w:t>) dan lapisan keluaran (</w:t>
      </w:r>
      <w:r w:rsidRPr="00F948FD">
        <w:rPr>
          <w:i/>
          <w:iCs/>
        </w:rPr>
        <w:t>output layer</w:t>
      </w:r>
      <w:r w:rsidRPr="00A75E56">
        <w:t xml:space="preserve">), memungkinkan pemrosesan nonlinier melalui beberapa tahap untuk </w:t>
      </w:r>
      <w:r w:rsidRPr="00F948FD">
        <w:rPr>
          <w:i/>
          <w:iCs/>
        </w:rPr>
        <w:t>feature learning</w:t>
      </w:r>
      <w:r w:rsidRPr="00A75E56">
        <w:t xml:space="preserve"> dan </w:t>
      </w:r>
      <w:r w:rsidRPr="00F948FD">
        <w:rPr>
          <w:i/>
          <w:iCs/>
        </w:rPr>
        <w:t>pattern classification</w:t>
      </w:r>
      <w:r w:rsidR="00F948FD">
        <w:fldChar w:fldCharType="begin" w:fldLock="1"/>
      </w:r>
      <w:r w:rsidR="00D66CED">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13]","plainTextFormattedCitation":"[13]","previouslyFormattedCitation":"[13]"},"properties":{"noteIndex":0},"schema":"https://github.com/citation-style-language/schema/raw/master/csl-citation.json"}</w:instrText>
      </w:r>
      <w:r w:rsidR="00F948FD">
        <w:fldChar w:fldCharType="separate"/>
      </w:r>
      <w:r w:rsidR="00D66CED" w:rsidRPr="00D66CED">
        <w:rPr>
          <w:noProof/>
        </w:rPr>
        <w:t>[13]</w:t>
      </w:r>
      <w:r w:rsidR="00F948FD">
        <w:fldChar w:fldCharType="end"/>
      </w:r>
      <w:r w:rsidRPr="00A75E56">
        <w:t>.</w:t>
      </w:r>
    </w:p>
    <w:p w14:paraId="62630A93" w14:textId="77777777" w:rsidR="004666ED" w:rsidRDefault="004666ED" w:rsidP="00A75E56">
      <w:pPr>
        <w:ind w:firstLine="426"/>
      </w:pPr>
    </w:p>
    <w:p w14:paraId="3C3084F8" w14:textId="5EA24348" w:rsidR="00012062" w:rsidRPr="00012062" w:rsidRDefault="00012062" w:rsidP="00012062">
      <w:pPr>
        <w:numPr>
          <w:ilvl w:val="0"/>
          <w:numId w:val="3"/>
        </w:numPr>
        <w:pBdr>
          <w:top w:val="nil"/>
          <w:left w:val="nil"/>
          <w:bottom w:val="nil"/>
          <w:right w:val="nil"/>
          <w:between w:val="nil"/>
        </w:pBdr>
        <w:ind w:left="426" w:hanging="426"/>
        <w:rPr>
          <w:b/>
          <w:i/>
          <w:iCs/>
          <w:color w:val="000000"/>
        </w:rPr>
      </w:pPr>
      <w:r>
        <w:rPr>
          <w:b/>
          <w:i/>
          <w:iCs/>
          <w:color w:val="000000"/>
        </w:rPr>
        <w:t>Convolutional Neural Network</w:t>
      </w:r>
    </w:p>
    <w:p w14:paraId="62BF863B" w14:textId="335F1E8A" w:rsidR="006F6E49" w:rsidRDefault="00861377">
      <w:pPr>
        <w:pBdr>
          <w:top w:val="nil"/>
          <w:left w:val="nil"/>
          <w:bottom w:val="nil"/>
          <w:right w:val="nil"/>
          <w:between w:val="nil"/>
        </w:pBdr>
        <w:spacing w:line="235" w:lineRule="auto"/>
        <w:rPr>
          <w:iCs/>
          <w:color w:val="000000"/>
        </w:rPr>
      </w:pPr>
      <w:r w:rsidRPr="004666ED">
        <w:rPr>
          <w:i/>
          <w:color w:val="000000"/>
        </w:rPr>
        <w:t>Convolutional Neural Network</w:t>
      </w:r>
      <w:r w:rsidRPr="00861377">
        <w:rPr>
          <w:iCs/>
          <w:color w:val="000000"/>
        </w:rPr>
        <w:t xml:space="preserve"> (CNN) adalah serangkaian lapisan pemrosesan yang menjalankan operasi konvolusi, bekerja secara paralel, dan terdiri dari beberapa elemen. Model ini terinspirasi oleh sistem saraf biologis </w:t>
      </w:r>
      <w:r w:rsidR="004666ED">
        <w:rPr>
          <w:iCs/>
          <w:color w:val="000000"/>
        </w:rPr>
        <w:fldChar w:fldCharType="begin" w:fldLock="1"/>
      </w:r>
      <w:r w:rsidR="00D66CED">
        <w:rPr>
          <w:iCs/>
          <w:color w:val="000000"/>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14]","plainTextFormattedCitation":"[14]","previouslyFormattedCitation":"[14]"},"properties":{"noteIndex":0},"schema":"https://github.com/citation-style-language/schema/raw/master/csl-citation.json"}</w:instrText>
      </w:r>
      <w:r w:rsidR="004666ED">
        <w:rPr>
          <w:iCs/>
          <w:color w:val="000000"/>
        </w:rPr>
        <w:fldChar w:fldCharType="separate"/>
      </w:r>
      <w:r w:rsidR="00D66CED" w:rsidRPr="00D66CED">
        <w:rPr>
          <w:iCs/>
          <w:noProof/>
          <w:color w:val="000000"/>
        </w:rPr>
        <w:t>[14]</w:t>
      </w:r>
      <w:r w:rsidR="004666ED">
        <w:rPr>
          <w:iCs/>
          <w:color w:val="000000"/>
        </w:rPr>
        <w:fldChar w:fldCharType="end"/>
      </w:r>
      <w:r w:rsidRPr="00861377">
        <w:rPr>
          <w:iCs/>
          <w:color w:val="000000"/>
        </w:rPr>
        <w:t xml:space="preserve">. Dalam domain </w:t>
      </w:r>
      <w:r w:rsidRPr="00D66A12">
        <w:rPr>
          <w:i/>
          <w:color w:val="000000"/>
        </w:rPr>
        <w:t>deep learning</w:t>
      </w:r>
      <w:r w:rsidRPr="00861377">
        <w:rPr>
          <w:iCs/>
          <w:color w:val="000000"/>
        </w:rPr>
        <w:t xml:space="preserve">, CNN digunakan untuk pengolahan citra, menawarkan kinerja unggul dalam menangani masalah kompleks dan melakukan klasifikasi data citra yang diwakili dalam bentuk matriks. CNN termasuk dalam kategori </w:t>
      </w:r>
      <w:r w:rsidRPr="00D66A12">
        <w:rPr>
          <w:i/>
          <w:color w:val="000000"/>
        </w:rPr>
        <w:t>supervised learning</w:t>
      </w:r>
      <w:r w:rsidRPr="00861377">
        <w:rPr>
          <w:iCs/>
          <w:color w:val="000000"/>
        </w:rPr>
        <w:t xml:space="preserve">, di mana model </w:t>
      </w:r>
      <w:r w:rsidRPr="00861377">
        <w:rPr>
          <w:iCs/>
          <w:color w:val="000000"/>
        </w:rPr>
        <w:lastRenderedPageBreak/>
        <w:t xml:space="preserve">dilatih untuk mengidentifikasi pola antara </w:t>
      </w:r>
      <w:r w:rsidRPr="00D66A12">
        <w:rPr>
          <w:i/>
          <w:color w:val="000000"/>
        </w:rPr>
        <w:t>input</w:t>
      </w:r>
      <w:r w:rsidRPr="00861377">
        <w:rPr>
          <w:iCs/>
          <w:color w:val="000000"/>
        </w:rPr>
        <w:t xml:space="preserve"> data dan label </w:t>
      </w:r>
      <w:r w:rsidRPr="00D66A12">
        <w:rPr>
          <w:i/>
          <w:color w:val="000000"/>
        </w:rPr>
        <w:t>output</w:t>
      </w:r>
      <w:r w:rsidRPr="00861377">
        <w:rPr>
          <w:iCs/>
          <w:color w:val="000000"/>
        </w:rPr>
        <w:t xml:space="preserve"> </w:t>
      </w:r>
      <w:r w:rsidR="00D66A12">
        <w:rPr>
          <w:iCs/>
          <w:color w:val="000000"/>
        </w:rPr>
        <w:fldChar w:fldCharType="begin" w:fldLock="1"/>
      </w:r>
      <w:r w:rsidR="00D66CED">
        <w:rPr>
          <w:iCs/>
          <w:color w:val="000000"/>
        </w:rPr>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15]","plainTextFormattedCitation":"[15]","previouslyFormattedCitation":"[15]"},"properties":{"noteIndex":0},"schema":"https://github.com/citation-style-language/schema/raw/master/csl-citation.json"}</w:instrText>
      </w:r>
      <w:r w:rsidR="00D66A12">
        <w:rPr>
          <w:iCs/>
          <w:color w:val="000000"/>
        </w:rPr>
        <w:fldChar w:fldCharType="separate"/>
      </w:r>
      <w:r w:rsidR="00D66CED" w:rsidRPr="00D66CED">
        <w:rPr>
          <w:iCs/>
          <w:noProof/>
          <w:color w:val="000000"/>
        </w:rPr>
        <w:t>[15]</w:t>
      </w:r>
      <w:r w:rsidR="00D66A12">
        <w:rPr>
          <w:iCs/>
          <w:color w:val="000000"/>
        </w:rPr>
        <w:fldChar w:fldCharType="end"/>
      </w:r>
      <w:r w:rsidRPr="00861377">
        <w:rPr>
          <w:iCs/>
          <w:color w:val="000000"/>
        </w:rPr>
        <w:t>.</w:t>
      </w:r>
    </w:p>
    <w:p w14:paraId="25B6C828" w14:textId="77777777" w:rsidR="00941CC7" w:rsidRDefault="00941CC7">
      <w:pPr>
        <w:pBdr>
          <w:top w:val="nil"/>
          <w:left w:val="nil"/>
          <w:bottom w:val="nil"/>
          <w:right w:val="nil"/>
          <w:between w:val="nil"/>
        </w:pBdr>
        <w:spacing w:line="235" w:lineRule="auto"/>
        <w:rPr>
          <w:iCs/>
          <w:color w:val="000000"/>
        </w:rPr>
      </w:pPr>
    </w:p>
    <w:p w14:paraId="29D7F2BC" w14:textId="77777777" w:rsidR="00830860" w:rsidRDefault="00830860" w:rsidP="0092760B">
      <w:pPr>
        <w:keepNext/>
        <w:pBdr>
          <w:top w:val="nil"/>
          <w:left w:val="nil"/>
          <w:bottom w:val="nil"/>
          <w:right w:val="nil"/>
          <w:between w:val="nil"/>
        </w:pBdr>
        <w:spacing w:line="235" w:lineRule="auto"/>
        <w:ind w:firstLine="0"/>
        <w:jc w:val="center"/>
      </w:pPr>
      <w:r>
        <w:rPr>
          <w:noProof/>
        </w:rPr>
        <w:drawing>
          <wp:inline distT="0" distB="0" distL="0" distR="0" wp14:anchorId="00872B93" wp14:editId="04E2C0BC">
            <wp:extent cx="2754308" cy="930302"/>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66980" cy="934582"/>
                    </a:xfrm>
                    <a:prstGeom prst="rect">
                      <a:avLst/>
                    </a:prstGeom>
                  </pic:spPr>
                </pic:pic>
              </a:graphicData>
            </a:graphic>
          </wp:inline>
        </w:drawing>
      </w:r>
    </w:p>
    <w:p w14:paraId="67CCD5B3" w14:textId="7A299B1D" w:rsidR="00830860" w:rsidRDefault="00830860" w:rsidP="0092760B">
      <w:pPr>
        <w:pStyle w:val="Caption"/>
      </w:pPr>
      <w:r>
        <w:t xml:space="preserve">Gambar </w:t>
      </w:r>
      <w:fldSimple w:instr=" SEQ Gambar \* ARABIC ">
        <w:r w:rsidR="00574D75">
          <w:rPr>
            <w:noProof/>
          </w:rPr>
          <w:t>2</w:t>
        </w:r>
      </w:fldSimple>
      <w:r w:rsidR="00716DD7">
        <w:t>.</w:t>
      </w:r>
      <w:r>
        <w:t xml:space="preserve"> </w:t>
      </w:r>
      <w:r w:rsidRPr="0092760B">
        <w:t>Convlutional</w:t>
      </w:r>
      <w:r w:rsidRPr="00830860">
        <w:t xml:space="preserve"> Neural Network Layers</w:t>
      </w:r>
    </w:p>
    <w:p w14:paraId="35FE9A51" w14:textId="70297175" w:rsidR="00830860" w:rsidRDefault="00830860" w:rsidP="00830860"/>
    <w:p w14:paraId="23983E50" w14:textId="6E41C5D2" w:rsidR="006B63BF" w:rsidRDefault="00941CC7" w:rsidP="0092760B">
      <w:r w:rsidRPr="00941CC7">
        <w:t>Gambar 2 menunjukkan bahwa inputan mengalami proses konvolusi pada segmen pembelajaran fitur (</w:t>
      </w:r>
      <w:r w:rsidRPr="00941CC7">
        <w:rPr>
          <w:i/>
          <w:iCs/>
        </w:rPr>
        <w:t>feature learning</w:t>
      </w:r>
      <w:r w:rsidRPr="00941CC7">
        <w:t>). Fitur, yang merupakan elemen-elemen dalam citra yang diekstraksi oleh filter, dijadikan peta fitur (</w:t>
      </w:r>
      <w:r w:rsidRPr="00941CC7">
        <w:rPr>
          <w:i/>
          <w:iCs/>
        </w:rPr>
        <w:t>feature map</w:t>
      </w:r>
      <w:r w:rsidRPr="00941CC7">
        <w:t>). Dalam fase pembelajaran fitur, terdapat lapisan tersembunyi (</w:t>
      </w:r>
      <w:r w:rsidRPr="00941CC7">
        <w:rPr>
          <w:i/>
          <w:iCs/>
        </w:rPr>
        <w:t>hidden layer</w:t>
      </w:r>
      <w:r w:rsidRPr="00941CC7">
        <w:t>) yang mencakup lapisan-lapisan konvolusi dan pooling maksimum (</w:t>
      </w:r>
      <w:r w:rsidRPr="00321431">
        <w:rPr>
          <w:i/>
          <w:iCs/>
        </w:rPr>
        <w:t>max pooling</w:t>
      </w:r>
      <w:r w:rsidRPr="00941CC7">
        <w:t>). Setelah segmen pembelajaran fitur, terdapat fase klasifikasi, di mana fitur diubah menjadi bentuk satu dimensi menggunakan teknik pelandaian (</w:t>
      </w:r>
      <w:r w:rsidRPr="00321431">
        <w:rPr>
          <w:i/>
          <w:iCs/>
        </w:rPr>
        <w:t>flattening</w:t>
      </w:r>
      <w:r w:rsidRPr="00941CC7">
        <w:t>). Fitur yang telah di-</w:t>
      </w:r>
      <w:r w:rsidRPr="00321431">
        <w:rPr>
          <w:i/>
          <w:iCs/>
        </w:rPr>
        <w:t>flatten</w:t>
      </w:r>
      <w:r w:rsidRPr="00941CC7">
        <w:t xml:space="preserve"> kemudian diklasifikasikan melalui sejumlah </w:t>
      </w:r>
      <w:r w:rsidRPr="00321431">
        <w:rPr>
          <w:i/>
          <w:iCs/>
        </w:rPr>
        <w:t>neuron</w:t>
      </w:r>
      <w:r w:rsidRPr="00941CC7">
        <w:t xml:space="preserve">, mencapai </w:t>
      </w:r>
      <w:r w:rsidRPr="00321431">
        <w:rPr>
          <w:i/>
          <w:iCs/>
        </w:rPr>
        <w:t>neuron</w:t>
      </w:r>
      <w:r w:rsidRPr="00941CC7">
        <w:t xml:space="preserve"> keluaran dengan jumlah yang setara dengan jumlah kelas dalam rangka klasifikasi.</w:t>
      </w:r>
    </w:p>
    <w:p w14:paraId="1CD4B90A" w14:textId="77777777" w:rsidR="00B23A85" w:rsidRDefault="00B23A85" w:rsidP="00966650">
      <w:pPr>
        <w:pBdr>
          <w:top w:val="nil"/>
          <w:left w:val="nil"/>
          <w:bottom w:val="nil"/>
          <w:right w:val="nil"/>
          <w:between w:val="nil"/>
        </w:pBdr>
        <w:spacing w:line="235" w:lineRule="auto"/>
        <w:ind w:firstLine="0"/>
        <w:rPr>
          <w:color w:val="000000"/>
        </w:rPr>
      </w:pPr>
    </w:p>
    <w:p w14:paraId="27CB6A49" w14:textId="77777777" w:rsidR="00B23A85" w:rsidRDefault="00D04BF0">
      <w:pPr>
        <w:numPr>
          <w:ilvl w:val="0"/>
          <w:numId w:val="5"/>
        </w:numPr>
        <w:spacing w:line="228" w:lineRule="auto"/>
        <w:ind w:left="426" w:hanging="426"/>
        <w:rPr>
          <w:b/>
        </w:rPr>
      </w:pPr>
      <w:r>
        <w:rPr>
          <w:b/>
        </w:rPr>
        <w:t>METODE PENELITIAN</w:t>
      </w:r>
    </w:p>
    <w:p w14:paraId="7743F5AF" w14:textId="2530E107" w:rsidR="00B23A85" w:rsidRDefault="00AD6966">
      <w:pPr>
        <w:pBdr>
          <w:top w:val="nil"/>
          <w:left w:val="nil"/>
          <w:bottom w:val="nil"/>
          <w:right w:val="nil"/>
          <w:between w:val="nil"/>
        </w:pBdr>
        <w:spacing w:line="235" w:lineRule="auto"/>
        <w:rPr>
          <w:color w:val="000000"/>
        </w:rPr>
      </w:pPr>
      <w:bookmarkStart w:id="0" w:name="_Hlk172723766"/>
      <w:r w:rsidRPr="00AD6966">
        <w:rPr>
          <w:color w:val="000000"/>
        </w:rPr>
        <w:t xml:space="preserve">Pada penelitian ini ada beberpa tahapan penyelesaian dalam melakukan klasifikasi penyakit daun pada tanaman kentang seperti yang ditampilkan pada </w:t>
      </w:r>
      <w:r w:rsidR="008572BC">
        <w:rPr>
          <w:color w:val="000000"/>
        </w:rPr>
        <w:t>g</w:t>
      </w:r>
      <w:r w:rsidRPr="00AD6966">
        <w:rPr>
          <w:color w:val="000000"/>
        </w:rPr>
        <w:t xml:space="preserve">ambar </w:t>
      </w:r>
      <w:r w:rsidR="00CF7EAF">
        <w:rPr>
          <w:color w:val="000000"/>
        </w:rPr>
        <w:t>3</w:t>
      </w:r>
      <w:r w:rsidRPr="00AD6966">
        <w:rPr>
          <w:color w:val="000000"/>
        </w:rPr>
        <w:t>.</w:t>
      </w:r>
    </w:p>
    <w:bookmarkEnd w:id="0"/>
    <w:p w14:paraId="06315443" w14:textId="2D7A4DF5" w:rsidR="00890DD2" w:rsidRDefault="00890DD2" w:rsidP="00890DD2">
      <w:pPr>
        <w:pBdr>
          <w:top w:val="nil"/>
          <w:left w:val="nil"/>
          <w:bottom w:val="nil"/>
          <w:right w:val="nil"/>
          <w:between w:val="nil"/>
        </w:pBdr>
        <w:spacing w:line="235" w:lineRule="auto"/>
        <w:rPr>
          <w:color w:val="000000"/>
        </w:rPr>
      </w:pPr>
    </w:p>
    <w:p w14:paraId="45C68A8B" w14:textId="6A1BD12B" w:rsidR="00CF7EAF" w:rsidRDefault="001215A4" w:rsidP="00C2536C">
      <w:pPr>
        <w:keepNext/>
        <w:pBdr>
          <w:top w:val="nil"/>
          <w:left w:val="nil"/>
          <w:bottom w:val="nil"/>
          <w:right w:val="nil"/>
          <w:between w:val="nil"/>
        </w:pBdr>
        <w:spacing w:line="235" w:lineRule="auto"/>
        <w:ind w:firstLine="0"/>
        <w:jc w:val="center"/>
      </w:pPr>
      <w:r w:rsidRPr="001215A4">
        <w:rPr>
          <w:noProof/>
        </w:rPr>
        <w:drawing>
          <wp:inline distT="0" distB="0" distL="0" distR="0" wp14:anchorId="50910051" wp14:editId="5E0B146F">
            <wp:extent cx="2637155" cy="815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7155" cy="815340"/>
                    </a:xfrm>
                    <a:prstGeom prst="rect">
                      <a:avLst/>
                    </a:prstGeom>
                  </pic:spPr>
                </pic:pic>
              </a:graphicData>
            </a:graphic>
          </wp:inline>
        </w:drawing>
      </w:r>
    </w:p>
    <w:p w14:paraId="480D6BA6" w14:textId="3A3DDD11" w:rsidR="00890DD2" w:rsidRDefault="00CF7EAF" w:rsidP="00CF7EAF">
      <w:pPr>
        <w:pStyle w:val="Caption"/>
      </w:pPr>
      <w:r>
        <w:t xml:space="preserve">Gambar </w:t>
      </w:r>
      <w:fldSimple w:instr=" SEQ Gambar \* ARABIC ">
        <w:r w:rsidR="00574D75">
          <w:rPr>
            <w:noProof/>
          </w:rPr>
          <w:t>3</w:t>
        </w:r>
      </w:fldSimple>
      <w:r w:rsidR="00716DD7">
        <w:t>.</w:t>
      </w:r>
      <w:r>
        <w:t xml:space="preserve"> Kerangka </w:t>
      </w:r>
      <w:r w:rsidR="008572BC">
        <w:t>p</w:t>
      </w:r>
      <w:r>
        <w:t>enelitian</w:t>
      </w:r>
    </w:p>
    <w:p w14:paraId="67C4AA36" w14:textId="77777777" w:rsidR="001D2D2D" w:rsidRDefault="001D2D2D" w:rsidP="001D2D2D">
      <w:pPr>
        <w:ind w:firstLine="426"/>
        <w:rPr>
          <w:lang w:val="en"/>
        </w:rPr>
      </w:pPr>
    </w:p>
    <w:p w14:paraId="4A9C908C" w14:textId="5A9F3281" w:rsidR="001D2D2D" w:rsidRDefault="006910EF" w:rsidP="001D2D2D">
      <w:pPr>
        <w:ind w:firstLine="426"/>
        <w:rPr>
          <w:lang w:val="en"/>
        </w:rPr>
      </w:pPr>
      <w:r>
        <w:rPr>
          <w:lang w:val="en"/>
        </w:rPr>
        <w:t>Gambar 3 menunjukan bahwa p</w:t>
      </w:r>
      <w:r w:rsidR="001D2D2D" w:rsidRPr="00B70E3D">
        <w:rPr>
          <w:lang w:val="en"/>
        </w:rPr>
        <w:t>engembangan model pembelajaran dalam pada penelitian ini menerapkan kerangka kerja CRISP-DM</w:t>
      </w:r>
      <w:r w:rsidR="001D2D2D">
        <w:rPr>
          <w:lang w:val="en"/>
        </w:rPr>
        <w:t xml:space="preserve"> dan ditambah satu tahapan lainnya</w:t>
      </w:r>
      <w:r w:rsidR="001D2D2D" w:rsidRPr="00B70E3D">
        <w:rPr>
          <w:lang w:val="en"/>
        </w:rPr>
        <w:t>, yang dibagi menjadi</w:t>
      </w:r>
      <w:r w:rsidR="001D2D2D">
        <w:rPr>
          <w:lang w:val="en"/>
        </w:rPr>
        <w:t xml:space="preserve"> 7</w:t>
      </w:r>
      <w:r w:rsidR="001D2D2D" w:rsidRPr="00B70E3D">
        <w:rPr>
          <w:lang w:val="en"/>
        </w:rPr>
        <w:t xml:space="preserve"> tahap. Tahap-tahap tersebut dimulai dengan</w:t>
      </w:r>
      <w:r w:rsidR="001D2D2D">
        <w:rPr>
          <w:lang w:val="en"/>
        </w:rPr>
        <w:t xml:space="preserve"> Studi Literatur,</w:t>
      </w:r>
      <w:r w:rsidR="001D2D2D" w:rsidRPr="00B70E3D">
        <w:rPr>
          <w:lang w:val="en"/>
        </w:rPr>
        <w:t xml:space="preserve"> </w:t>
      </w:r>
      <w:r w:rsidR="001D2D2D" w:rsidRPr="00807AE7">
        <w:rPr>
          <w:i/>
          <w:iCs/>
          <w:lang w:val="en"/>
        </w:rPr>
        <w:t>Business Understanding</w:t>
      </w:r>
      <w:r w:rsidR="001D2D2D" w:rsidRPr="00B70E3D">
        <w:rPr>
          <w:lang w:val="en"/>
        </w:rPr>
        <w:t xml:space="preserve">, diikuti oleh </w:t>
      </w:r>
      <w:r w:rsidR="001D2D2D" w:rsidRPr="00B70E3D">
        <w:rPr>
          <w:i/>
          <w:iCs/>
          <w:lang w:val="en"/>
        </w:rPr>
        <w:t>Data Understanding</w:t>
      </w:r>
      <w:r w:rsidR="001D2D2D" w:rsidRPr="00B70E3D">
        <w:rPr>
          <w:lang w:val="en"/>
        </w:rPr>
        <w:t xml:space="preserve">, kemudian berlanjut ke </w:t>
      </w:r>
      <w:r w:rsidR="001D2D2D" w:rsidRPr="00B70E3D">
        <w:rPr>
          <w:i/>
          <w:iCs/>
          <w:lang w:val="en"/>
        </w:rPr>
        <w:t>Data Preparation</w:t>
      </w:r>
      <w:r w:rsidR="001D2D2D" w:rsidRPr="00B70E3D">
        <w:rPr>
          <w:lang w:val="en"/>
        </w:rPr>
        <w:t xml:space="preserve">, </w:t>
      </w:r>
      <w:r w:rsidR="001D2D2D" w:rsidRPr="00B70E3D">
        <w:rPr>
          <w:i/>
          <w:iCs/>
          <w:lang w:val="en"/>
        </w:rPr>
        <w:t>Modeling, Evaluation</w:t>
      </w:r>
      <w:r w:rsidR="001D2D2D" w:rsidRPr="00B70E3D">
        <w:rPr>
          <w:lang w:val="en"/>
        </w:rPr>
        <w:t xml:space="preserve">, dan berakhir dengan </w:t>
      </w:r>
      <w:r w:rsidR="001D2D2D" w:rsidRPr="00B70E3D">
        <w:rPr>
          <w:i/>
          <w:iCs/>
          <w:lang w:val="en"/>
        </w:rPr>
        <w:t>Deployment</w:t>
      </w:r>
      <w:r w:rsidR="001D2D2D" w:rsidRPr="00B70E3D">
        <w:rPr>
          <w:lang w:val="en"/>
        </w:rPr>
        <w:t>.</w:t>
      </w:r>
    </w:p>
    <w:p w14:paraId="7D1CC290" w14:textId="77777777" w:rsidR="001D2D2D" w:rsidRPr="001D2D2D" w:rsidRDefault="001D2D2D" w:rsidP="001D2D2D"/>
    <w:p w14:paraId="2B3E1813" w14:textId="0B5DA905" w:rsidR="00D9257F" w:rsidRDefault="00EC0764" w:rsidP="00EC0764">
      <w:pPr>
        <w:pStyle w:val="ListParagraph"/>
        <w:numPr>
          <w:ilvl w:val="0"/>
          <w:numId w:val="10"/>
        </w:numPr>
        <w:ind w:left="426" w:hanging="426"/>
        <w:rPr>
          <w:b/>
          <w:bCs/>
        </w:rPr>
      </w:pPr>
      <w:r w:rsidRPr="00EC0764">
        <w:rPr>
          <w:b/>
          <w:bCs/>
        </w:rPr>
        <w:t>Studi Literatur</w:t>
      </w:r>
    </w:p>
    <w:p w14:paraId="1A49C52B" w14:textId="77777777" w:rsidR="001D2D2D" w:rsidRPr="001D2D2D" w:rsidRDefault="001D2D2D" w:rsidP="001D2D2D">
      <w:pPr>
        <w:ind w:firstLine="426"/>
        <w:rPr>
          <w:lang w:val="en"/>
        </w:rPr>
      </w:pPr>
      <w:r w:rsidRPr="001D2D2D">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1D2D2D">
        <w:rPr>
          <w:i/>
          <w:iCs/>
          <w:lang w:val="en"/>
        </w:rPr>
        <w:t>Convolutional Neural Network</w:t>
      </w:r>
      <w:r w:rsidRPr="001D2D2D">
        <w:rPr>
          <w:lang w:val="en"/>
        </w:rPr>
        <w:t xml:space="preserve"> </w:t>
      </w:r>
      <w:r w:rsidRPr="001D2D2D">
        <w:rPr>
          <w:lang w:val="en"/>
        </w:rPr>
        <w:t>(CNN) dalam pengembangan aplikasi pendeteksi penyakit daun tanaman kentang berbasis Android.</w:t>
      </w:r>
    </w:p>
    <w:p w14:paraId="2329EBDA" w14:textId="77777777" w:rsidR="001D2D2D" w:rsidRPr="006910EF" w:rsidRDefault="001D2D2D" w:rsidP="006910EF">
      <w:pPr>
        <w:rPr>
          <w:b/>
          <w:bCs/>
        </w:rPr>
      </w:pPr>
    </w:p>
    <w:p w14:paraId="2B50A9EB" w14:textId="2CEFEB53" w:rsidR="00EC0764" w:rsidRDefault="00617938" w:rsidP="00EC0764">
      <w:pPr>
        <w:pStyle w:val="ListParagraph"/>
        <w:numPr>
          <w:ilvl w:val="0"/>
          <w:numId w:val="10"/>
        </w:numPr>
        <w:ind w:left="426" w:hanging="426"/>
        <w:rPr>
          <w:b/>
          <w:bCs/>
          <w:i/>
          <w:iCs/>
        </w:rPr>
      </w:pPr>
      <w:r w:rsidRPr="00617938">
        <w:rPr>
          <w:b/>
          <w:bCs/>
          <w:i/>
          <w:iCs/>
        </w:rPr>
        <w:t>Business Understanding</w:t>
      </w:r>
    </w:p>
    <w:p w14:paraId="00BA3DC3" w14:textId="77777777" w:rsidR="00CC6EFA" w:rsidRPr="00CC6EFA" w:rsidRDefault="00CC6EFA" w:rsidP="00CC6EFA">
      <w:pPr>
        <w:ind w:firstLine="426"/>
        <w:rPr>
          <w:lang w:val="en"/>
        </w:rPr>
      </w:pPr>
      <w:r w:rsidRPr="00CC6EFA">
        <w:rPr>
          <w:lang w:val="en"/>
        </w:rPr>
        <w:t xml:space="preserve">Penelitian ini bertujuan untuk mengembangkan sebuah aplikasi seluler yang mampu mengklasifikasikan penyakit pada daun tanaman kentang menggunakan teknik pembelajaran terarah dengan memanfaatkan algoritma </w:t>
      </w:r>
      <w:r w:rsidRPr="00CC6EFA">
        <w:rPr>
          <w:i/>
          <w:iCs/>
          <w:lang w:val="en"/>
        </w:rPr>
        <w:t>Convolutional Neural Network</w:t>
      </w:r>
      <w:r w:rsidRPr="00CC6EFA">
        <w:rPr>
          <w:lang w:val="en"/>
        </w:rPr>
        <w:t>. Aplikasi ini akan mengidentifikasi penyakit pada daun tanaman kentang dengan mengambil gambar melalui kamera ponsel, dan selanjutnya akan menghasilkan output berupa tipe penyakit berdasarkan gambar yang diperoleh.</w:t>
      </w:r>
    </w:p>
    <w:p w14:paraId="0B23887A" w14:textId="77777777" w:rsidR="00CC6EFA" w:rsidRDefault="00CC6EFA" w:rsidP="00CC6EFA">
      <w:pPr>
        <w:pStyle w:val="ListParagraph"/>
        <w:ind w:left="426" w:firstLine="0"/>
        <w:rPr>
          <w:b/>
          <w:bCs/>
          <w:i/>
          <w:iCs/>
        </w:rPr>
      </w:pPr>
    </w:p>
    <w:p w14:paraId="1BD47504" w14:textId="148C7190" w:rsidR="00617938" w:rsidRDefault="00617938" w:rsidP="00EC0764">
      <w:pPr>
        <w:pStyle w:val="ListParagraph"/>
        <w:numPr>
          <w:ilvl w:val="0"/>
          <w:numId w:val="10"/>
        </w:numPr>
        <w:ind w:left="426" w:hanging="426"/>
        <w:rPr>
          <w:b/>
          <w:bCs/>
          <w:i/>
          <w:iCs/>
        </w:rPr>
      </w:pPr>
      <w:r>
        <w:rPr>
          <w:b/>
          <w:bCs/>
          <w:i/>
          <w:iCs/>
        </w:rPr>
        <w:t>Data Understanding</w:t>
      </w:r>
    </w:p>
    <w:p w14:paraId="180796E4" w14:textId="4F979530" w:rsidR="00CC6EFA" w:rsidRDefault="00CC6EFA" w:rsidP="00CC6EFA">
      <w:pPr>
        <w:ind w:firstLine="426"/>
        <w:rPr>
          <w:lang w:val="en"/>
        </w:rPr>
      </w:pPr>
      <w:r w:rsidRPr="00CC6EFA">
        <w:rPr>
          <w:i/>
          <w:iCs/>
          <w:lang w:val="en"/>
        </w:rPr>
        <w:t>Dataset</w:t>
      </w:r>
      <w:r w:rsidRPr="00CC6EFA">
        <w:rPr>
          <w:lang w:val="en"/>
        </w:rPr>
        <w:t xml:space="preserve"> yang digunakan dalam penelitian ini terdiri dari gambar penyakit pada daun tanaman kentang, yang diakses dari situs </w:t>
      </w:r>
      <w:r w:rsidRPr="00CC6EFA">
        <w:rPr>
          <w:i/>
          <w:iCs/>
          <w:lang w:val="en"/>
        </w:rPr>
        <w:t>Kaggle</w:t>
      </w:r>
      <w:r w:rsidRPr="00CC6EFA">
        <w:rPr>
          <w:lang w:val="en"/>
        </w:rPr>
        <w:t>.</w:t>
      </w:r>
    </w:p>
    <w:p w14:paraId="3FAA04B7" w14:textId="77777777" w:rsidR="00370DD9" w:rsidRPr="00CC6EFA" w:rsidRDefault="00370DD9" w:rsidP="00CC6EFA">
      <w:pPr>
        <w:ind w:firstLine="426"/>
        <w:rPr>
          <w:lang w:val="en"/>
        </w:rPr>
      </w:pPr>
    </w:p>
    <w:p w14:paraId="4D4496DD" w14:textId="704DE1B3" w:rsidR="00216461" w:rsidRDefault="00216461" w:rsidP="00216461">
      <w:pPr>
        <w:pStyle w:val="Caption"/>
        <w:keepNext/>
      </w:pPr>
      <w:r>
        <w:t xml:space="preserve">Tabel </w:t>
      </w:r>
      <w:fldSimple w:instr=" SEQ Tabel \* ARABIC ">
        <w:r w:rsidR="00574D75">
          <w:rPr>
            <w:noProof/>
          </w:rPr>
          <w:t>1</w:t>
        </w:r>
      </w:fldSimple>
      <w:r w:rsidR="00716DD7">
        <w:t>.</w:t>
      </w:r>
      <w:r>
        <w:t xml:space="preserve"> </w:t>
      </w:r>
      <w:r w:rsidRPr="00216461">
        <w:rPr>
          <w:i/>
          <w:iCs w:val="0"/>
        </w:rPr>
        <w:t>Dataset</w:t>
      </w:r>
      <w:r>
        <w:t xml:space="preserve"> </w:t>
      </w:r>
      <w:r w:rsidRPr="00216461">
        <w:rPr>
          <w:i/>
          <w:iCs w:val="0"/>
        </w:rPr>
        <w:t>Class</w:t>
      </w:r>
    </w:p>
    <w:tbl>
      <w:tblPr>
        <w:tblW w:w="43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29"/>
        <w:gridCol w:w="2127"/>
        <w:gridCol w:w="1134"/>
      </w:tblGrid>
      <w:tr w:rsidR="00370DD9" w14:paraId="637B4D49" w14:textId="77777777" w:rsidTr="003C4CD2">
        <w:trPr>
          <w:trHeight w:val="20"/>
          <w:jc w:val="center"/>
        </w:trPr>
        <w:tc>
          <w:tcPr>
            <w:tcW w:w="1129" w:type="dxa"/>
            <w:vAlign w:val="center"/>
          </w:tcPr>
          <w:p w14:paraId="0220DB6C" w14:textId="77777777" w:rsidR="00370DD9" w:rsidRPr="00AB0BB8" w:rsidRDefault="00370DD9" w:rsidP="00AB0BB8">
            <w:pPr>
              <w:pStyle w:val="NoSpacing"/>
              <w:jc w:val="center"/>
              <w:rPr>
                <w:b/>
                <w:bCs/>
              </w:rPr>
            </w:pPr>
            <w:r w:rsidRPr="00AB0BB8">
              <w:rPr>
                <w:b/>
                <w:bCs/>
              </w:rPr>
              <w:t>Class</w:t>
            </w:r>
          </w:p>
        </w:tc>
        <w:tc>
          <w:tcPr>
            <w:tcW w:w="2127" w:type="dxa"/>
            <w:vAlign w:val="center"/>
          </w:tcPr>
          <w:p w14:paraId="418E6B31" w14:textId="77777777" w:rsidR="00370DD9" w:rsidRPr="00AB0BB8" w:rsidRDefault="00370DD9" w:rsidP="00AB0BB8">
            <w:pPr>
              <w:pStyle w:val="NoSpacing"/>
              <w:jc w:val="center"/>
              <w:rPr>
                <w:b/>
                <w:bCs/>
              </w:rPr>
            </w:pPr>
            <w:r w:rsidRPr="00AB0BB8">
              <w:rPr>
                <w:b/>
                <w:bCs/>
              </w:rPr>
              <w:t>Definisi</w:t>
            </w:r>
          </w:p>
        </w:tc>
        <w:tc>
          <w:tcPr>
            <w:tcW w:w="1134" w:type="dxa"/>
            <w:vAlign w:val="center"/>
          </w:tcPr>
          <w:p w14:paraId="0FB3100C" w14:textId="77777777" w:rsidR="00370DD9" w:rsidRPr="00AB0BB8" w:rsidRDefault="00370DD9" w:rsidP="00AB0BB8">
            <w:pPr>
              <w:pStyle w:val="NoSpacing"/>
              <w:jc w:val="center"/>
              <w:rPr>
                <w:b/>
                <w:bCs/>
              </w:rPr>
            </w:pPr>
            <w:r w:rsidRPr="00AB0BB8">
              <w:rPr>
                <w:b/>
                <w:bCs/>
              </w:rPr>
              <w:t>Sumber</w:t>
            </w:r>
          </w:p>
        </w:tc>
      </w:tr>
      <w:tr w:rsidR="00370DD9" w14:paraId="0982FBDE" w14:textId="77777777" w:rsidTr="003C4CD2">
        <w:trPr>
          <w:trHeight w:val="20"/>
          <w:jc w:val="center"/>
        </w:trPr>
        <w:tc>
          <w:tcPr>
            <w:tcW w:w="1129" w:type="dxa"/>
            <w:vAlign w:val="center"/>
          </w:tcPr>
          <w:p w14:paraId="0C50DAD1" w14:textId="77777777" w:rsidR="00370DD9" w:rsidRPr="001170F7" w:rsidRDefault="00370DD9" w:rsidP="00C2536C">
            <w:pPr>
              <w:pStyle w:val="NoSpacing"/>
              <w:rPr>
                <w:i/>
                <w:iCs/>
                <w:color w:val="000000"/>
              </w:rPr>
            </w:pPr>
            <w:r w:rsidRPr="001170F7">
              <w:rPr>
                <w:i/>
                <w:iCs/>
                <w:lang w:val="en"/>
              </w:rPr>
              <w:t>Healthy</w:t>
            </w:r>
          </w:p>
        </w:tc>
        <w:tc>
          <w:tcPr>
            <w:tcW w:w="2127" w:type="dxa"/>
            <w:vAlign w:val="center"/>
          </w:tcPr>
          <w:p w14:paraId="14E7299E" w14:textId="77777777" w:rsidR="00370DD9" w:rsidRDefault="00370DD9" w:rsidP="00C2536C">
            <w:pPr>
              <w:pStyle w:val="NoSpacing"/>
              <w:rPr>
                <w:color w:val="000000"/>
              </w:rPr>
            </w:pPr>
            <w:r w:rsidRPr="0064344A">
              <w:rPr>
                <w:color w:val="000000"/>
              </w:rPr>
              <w:t>Gambar daun tanaman kentang yang sehat</w:t>
            </w:r>
          </w:p>
        </w:tc>
        <w:tc>
          <w:tcPr>
            <w:tcW w:w="1134" w:type="dxa"/>
            <w:vMerge w:val="restart"/>
            <w:vAlign w:val="center"/>
          </w:tcPr>
          <w:p w14:paraId="033453E4" w14:textId="3D41C8D8" w:rsidR="00370DD9" w:rsidRPr="00C36899" w:rsidRDefault="0050279B" w:rsidP="00BD3A97">
            <w:pPr>
              <w:ind w:firstLine="0"/>
              <w:rPr>
                <w:color w:val="000000"/>
                <w:sz w:val="18"/>
                <w:szCs w:val="18"/>
              </w:rPr>
            </w:pPr>
            <w:hyperlink r:id="rId16" w:history="1">
              <w:r w:rsidR="00BD3A97" w:rsidRPr="00C36899">
                <w:rPr>
                  <w:rStyle w:val="Hyperlink"/>
                  <w:sz w:val="18"/>
                  <w:szCs w:val="18"/>
                  <w:lang w:val="en"/>
                </w:rPr>
                <w:t>https://www.kaggle.com/datasets/abdallahalidev/plantvillage-dataset</w:t>
              </w:r>
            </w:hyperlink>
          </w:p>
        </w:tc>
      </w:tr>
      <w:tr w:rsidR="00370DD9" w14:paraId="29AC3F8E" w14:textId="77777777" w:rsidTr="003C4CD2">
        <w:trPr>
          <w:trHeight w:val="20"/>
          <w:jc w:val="center"/>
        </w:trPr>
        <w:tc>
          <w:tcPr>
            <w:tcW w:w="1129" w:type="dxa"/>
            <w:vAlign w:val="center"/>
          </w:tcPr>
          <w:p w14:paraId="0105234F" w14:textId="77777777" w:rsidR="00370DD9" w:rsidRPr="001170F7" w:rsidRDefault="00370DD9" w:rsidP="00C2536C">
            <w:pPr>
              <w:pStyle w:val="NoSpacing"/>
              <w:rPr>
                <w:i/>
                <w:iCs/>
                <w:color w:val="000000"/>
              </w:rPr>
            </w:pPr>
            <w:r w:rsidRPr="001170F7">
              <w:rPr>
                <w:i/>
                <w:iCs/>
                <w:lang w:val="en"/>
              </w:rPr>
              <w:t>Late Blight</w:t>
            </w:r>
          </w:p>
        </w:tc>
        <w:tc>
          <w:tcPr>
            <w:tcW w:w="2127" w:type="dxa"/>
            <w:vAlign w:val="center"/>
          </w:tcPr>
          <w:p w14:paraId="3D2845E3" w14:textId="0D94A41D" w:rsidR="00370DD9" w:rsidRDefault="00370DD9" w:rsidP="00C2536C">
            <w:pPr>
              <w:pStyle w:val="NoSpacing"/>
              <w:rPr>
                <w:color w:val="000000"/>
              </w:rPr>
            </w:pPr>
            <w:r w:rsidRPr="00370DD9">
              <w:rPr>
                <w:color w:val="000000"/>
              </w:rPr>
              <w:t>Gambar daun tanaman kentang yang terinfeksi penyakit busuk daun</w:t>
            </w:r>
          </w:p>
        </w:tc>
        <w:tc>
          <w:tcPr>
            <w:tcW w:w="1134" w:type="dxa"/>
            <w:vMerge/>
            <w:vAlign w:val="center"/>
          </w:tcPr>
          <w:p w14:paraId="4D0DE8E4" w14:textId="77777777" w:rsidR="00370DD9" w:rsidRDefault="00370DD9" w:rsidP="003C4CD2">
            <w:pPr>
              <w:jc w:val="center"/>
              <w:rPr>
                <w:color w:val="000000"/>
                <w:sz w:val="18"/>
                <w:szCs w:val="18"/>
              </w:rPr>
            </w:pPr>
          </w:p>
        </w:tc>
      </w:tr>
      <w:tr w:rsidR="00370DD9" w14:paraId="63C479CD" w14:textId="77777777" w:rsidTr="003C4CD2">
        <w:trPr>
          <w:trHeight w:val="20"/>
          <w:jc w:val="center"/>
        </w:trPr>
        <w:tc>
          <w:tcPr>
            <w:tcW w:w="1129" w:type="dxa"/>
            <w:vAlign w:val="center"/>
          </w:tcPr>
          <w:p w14:paraId="500F046D" w14:textId="77777777" w:rsidR="00370DD9" w:rsidRPr="001170F7" w:rsidRDefault="00370DD9" w:rsidP="00C2536C">
            <w:pPr>
              <w:pStyle w:val="NoSpacing"/>
              <w:rPr>
                <w:i/>
                <w:iCs/>
                <w:lang w:val="en"/>
              </w:rPr>
            </w:pPr>
            <w:r w:rsidRPr="001170F7">
              <w:rPr>
                <w:i/>
                <w:iCs/>
                <w:lang w:val="en"/>
              </w:rPr>
              <w:t>Early Blight</w:t>
            </w:r>
          </w:p>
        </w:tc>
        <w:tc>
          <w:tcPr>
            <w:tcW w:w="2127" w:type="dxa"/>
            <w:vAlign w:val="center"/>
          </w:tcPr>
          <w:p w14:paraId="6B299B44" w14:textId="2CC72336" w:rsidR="00370DD9" w:rsidRDefault="00370DD9" w:rsidP="00C2536C">
            <w:pPr>
              <w:pStyle w:val="NoSpacing"/>
              <w:rPr>
                <w:color w:val="000000"/>
              </w:rPr>
            </w:pPr>
            <w:r w:rsidRPr="00370DD9">
              <w:rPr>
                <w:color w:val="000000"/>
              </w:rPr>
              <w:t>Gambar daun tanaman kentang yang terinfeksi penyakit bercak kering</w:t>
            </w:r>
          </w:p>
        </w:tc>
        <w:tc>
          <w:tcPr>
            <w:tcW w:w="1134" w:type="dxa"/>
            <w:vMerge/>
            <w:vAlign w:val="center"/>
          </w:tcPr>
          <w:p w14:paraId="36367F75" w14:textId="77777777" w:rsidR="00370DD9" w:rsidRDefault="00370DD9" w:rsidP="003C4CD2">
            <w:pPr>
              <w:jc w:val="center"/>
              <w:rPr>
                <w:color w:val="000000"/>
                <w:sz w:val="18"/>
                <w:szCs w:val="18"/>
              </w:rPr>
            </w:pPr>
          </w:p>
        </w:tc>
      </w:tr>
    </w:tbl>
    <w:p w14:paraId="6AED5FE0" w14:textId="78217803" w:rsidR="00CC6EFA" w:rsidRDefault="00CC6EFA" w:rsidP="00CC6EFA">
      <w:pPr>
        <w:rPr>
          <w:b/>
          <w:bCs/>
          <w:i/>
          <w:iCs/>
        </w:rPr>
      </w:pPr>
    </w:p>
    <w:p w14:paraId="7C4831D1" w14:textId="77777777" w:rsidR="00822D93" w:rsidRDefault="0067287C" w:rsidP="005B6D94">
      <w:pPr>
        <w:ind w:firstLine="426"/>
      </w:pPr>
      <w:r>
        <w:rPr>
          <w:lang w:val="en"/>
        </w:rPr>
        <w:t xml:space="preserve">Pada Tabel 1 dijelaskan </w:t>
      </w:r>
      <w:r w:rsidR="00717287" w:rsidRPr="00CC6EFA">
        <w:rPr>
          <w:lang w:val="en"/>
        </w:rPr>
        <w:t xml:space="preserve">Gambar dalam dataset ini mencakup tiga </w:t>
      </w:r>
      <w:r w:rsidR="00717287" w:rsidRPr="00CC6EFA">
        <w:rPr>
          <w:i/>
          <w:iCs/>
          <w:lang w:val="en"/>
        </w:rPr>
        <w:t>class</w:t>
      </w:r>
      <w:r w:rsidR="00717287" w:rsidRPr="00CC6EFA">
        <w:rPr>
          <w:lang w:val="en"/>
        </w:rPr>
        <w:t xml:space="preserve"> atau label berbeda</w:t>
      </w:r>
      <w:r w:rsidR="00717287">
        <w:rPr>
          <w:lang w:val="en"/>
        </w:rPr>
        <w:t>.</w:t>
      </w:r>
      <w:r w:rsidR="005B6D94">
        <w:rPr>
          <w:lang w:val="en"/>
        </w:rPr>
        <w:t xml:space="preserve"> </w:t>
      </w:r>
      <w:r w:rsidRPr="0067287C">
        <w:t xml:space="preserve">Citra dalam </w:t>
      </w:r>
      <w:r w:rsidRPr="005B6D94">
        <w:rPr>
          <w:i/>
          <w:iCs/>
        </w:rPr>
        <w:t>dataset</w:t>
      </w:r>
      <w:r w:rsidRPr="0067287C">
        <w:t xml:space="preserve"> tersebut telah diklasifikasikan secara manual oleh para ahli, memastikan bahwa setiap gambar memiliki label yang akurat dan sesuai dengan kondisi sebenarnya. Proses klasifikasi manual ini sangat penting untuk memastikan kualitas dan keandalan data yang digunakan dalam pelatihan model, karena label yang akurat memungkinkan model belajar lebih efektif dan menghasilkan prediksi yang lebih tepat. Dengan adanya klasifikasi manual oleh para ahli, dataset ini menjadi sumber data yang sangat berharga untuk pengembangan dan evaluasi model, khususnya dalam mendeteksi dan mengklasifikasikan penyakit pada daun tanaman kentang.</w:t>
      </w:r>
    </w:p>
    <w:p w14:paraId="13F38DB4" w14:textId="1EE2C264" w:rsidR="0067287C" w:rsidRDefault="0067287C" w:rsidP="005B6D94">
      <w:pPr>
        <w:ind w:firstLine="426"/>
      </w:pPr>
      <w:r w:rsidRPr="0067287C">
        <w:t xml:space="preserve"> </w:t>
      </w:r>
    </w:p>
    <w:p w14:paraId="7F13ABC0" w14:textId="307F7FB7" w:rsidR="00822D93" w:rsidRDefault="00822D93" w:rsidP="0092760B">
      <w:pPr>
        <w:keepNext/>
        <w:ind w:firstLine="0"/>
        <w:jc w:val="center"/>
      </w:pPr>
      <w:r w:rsidRPr="00822D93">
        <w:rPr>
          <w:noProof/>
        </w:rPr>
        <w:drawing>
          <wp:inline distT="0" distB="0" distL="0" distR="0" wp14:anchorId="48AFD1EE" wp14:editId="38404AF3">
            <wp:extent cx="2637155" cy="953135"/>
            <wp:effectExtent l="19050" t="19050" r="10795"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37155" cy="953135"/>
                    </a:xfrm>
                    <a:prstGeom prst="rect">
                      <a:avLst/>
                    </a:prstGeom>
                    <a:ln w="3175" cap="sq">
                      <a:solidFill>
                        <a:srgbClr val="000000"/>
                      </a:solidFill>
                      <a:prstDash val="solid"/>
                      <a:miter lim="800000"/>
                    </a:ln>
                    <a:effectLst/>
                  </pic:spPr>
                </pic:pic>
              </a:graphicData>
            </a:graphic>
          </wp:inline>
        </w:drawing>
      </w:r>
    </w:p>
    <w:p w14:paraId="331C4617" w14:textId="6FECF6B2" w:rsidR="00822D93" w:rsidRPr="0092760B" w:rsidRDefault="00822D93" w:rsidP="00822D93">
      <w:pPr>
        <w:pStyle w:val="Caption"/>
        <w:rPr>
          <w:i/>
          <w:iCs w:val="0"/>
        </w:rPr>
      </w:pPr>
      <w:r>
        <w:t xml:space="preserve">Gambar </w:t>
      </w:r>
      <w:fldSimple w:instr=" SEQ Gambar \* ARABIC ">
        <w:r w:rsidR="00574D75">
          <w:rPr>
            <w:noProof/>
          </w:rPr>
          <w:t>4</w:t>
        </w:r>
      </w:fldSimple>
      <w:r w:rsidR="00716DD7">
        <w:t>.</w:t>
      </w:r>
      <w:r>
        <w:t xml:space="preserve"> (a) Daun sehat (b) </w:t>
      </w:r>
      <w:r w:rsidR="0092760B" w:rsidRPr="0092760B">
        <w:rPr>
          <w:i/>
          <w:iCs w:val="0"/>
        </w:rPr>
        <w:t xml:space="preserve">Late </w:t>
      </w:r>
      <w:r w:rsidR="0092760B">
        <w:rPr>
          <w:i/>
          <w:iCs w:val="0"/>
        </w:rPr>
        <w:t>b</w:t>
      </w:r>
      <w:r w:rsidR="0092760B" w:rsidRPr="0092760B">
        <w:rPr>
          <w:i/>
          <w:iCs w:val="0"/>
        </w:rPr>
        <w:t>light</w:t>
      </w:r>
      <w:r w:rsidR="0092760B">
        <w:rPr>
          <w:i/>
          <w:iCs w:val="0"/>
        </w:rPr>
        <w:t xml:space="preserve"> </w:t>
      </w:r>
      <w:r w:rsidR="0092760B" w:rsidRPr="0092760B">
        <w:t>(c)</w:t>
      </w:r>
      <w:r w:rsidR="0092760B">
        <w:t xml:space="preserve"> </w:t>
      </w:r>
      <w:r w:rsidR="0092760B">
        <w:rPr>
          <w:i/>
          <w:iCs w:val="0"/>
        </w:rPr>
        <w:t>Early blight</w:t>
      </w:r>
    </w:p>
    <w:p w14:paraId="1982B8FE" w14:textId="0FF26627" w:rsidR="00822D93" w:rsidRDefault="00822D93" w:rsidP="0092760B"/>
    <w:p w14:paraId="06DF6DAE" w14:textId="59E204B2" w:rsidR="00C56069" w:rsidRDefault="007D503A" w:rsidP="007D503A">
      <w:r w:rsidRPr="007D503A">
        <w:t>Pada Gambar 4 (a)</w:t>
      </w:r>
      <w:r w:rsidR="00E71ACA">
        <w:t xml:space="preserve"> </w:t>
      </w:r>
      <w:r w:rsidR="00E71ACA" w:rsidRPr="007D503A">
        <w:t>menampilkan daun kentang yang sehat</w:t>
      </w:r>
      <w:r w:rsidR="00184AEF" w:rsidRPr="007D503A">
        <w:t>, tanpa tanda-tanda penyakit</w:t>
      </w:r>
      <w:r w:rsidR="00184AEF">
        <w:t>.</w:t>
      </w:r>
      <w:r w:rsidRPr="007D503A">
        <w:t xml:space="preserve"> Gambar 2 (b)</w:t>
      </w:r>
      <w:r w:rsidR="00E71ACA">
        <w:t xml:space="preserve"> </w:t>
      </w:r>
      <w:r w:rsidR="00E71ACA" w:rsidRPr="007D503A">
        <w:t>ditampilkan daun tanaman kentang yang terkena penyakit busuk daun (</w:t>
      </w:r>
      <w:r w:rsidR="00E71ACA" w:rsidRPr="00581CBC">
        <w:rPr>
          <w:i/>
          <w:iCs/>
        </w:rPr>
        <w:t>late blight</w:t>
      </w:r>
      <w:r w:rsidR="00E71ACA" w:rsidRPr="007D503A">
        <w:t>)</w:t>
      </w:r>
      <w:r w:rsidR="00744617">
        <w:t>.</w:t>
      </w:r>
      <w:r w:rsidRPr="007D503A">
        <w:t xml:space="preserve"> Gambar 2 (c)</w:t>
      </w:r>
      <w:r w:rsidR="00E71ACA">
        <w:t xml:space="preserve"> </w:t>
      </w:r>
      <w:r w:rsidR="00E71ACA" w:rsidRPr="007D503A">
        <w:lastRenderedPageBreak/>
        <w:t>menunjukkan daun kentang yang terkena penyakit bercak daun (</w:t>
      </w:r>
      <w:r w:rsidR="00E71ACA" w:rsidRPr="00581CBC">
        <w:rPr>
          <w:i/>
          <w:iCs/>
        </w:rPr>
        <w:t xml:space="preserve">early blight), </w:t>
      </w:r>
      <w:r w:rsidR="00E71ACA" w:rsidRPr="007D503A">
        <w:t>terlihat adanya bercak-bercak kecokelatan di tengah daun yang merusak permukaan daun</w:t>
      </w:r>
      <w:r w:rsidR="00184AEF" w:rsidRPr="00184AEF">
        <w:t xml:space="preserve"> </w:t>
      </w:r>
      <w:r w:rsidR="00184AEF" w:rsidRPr="007D503A">
        <w:t>ditandai dengan perubahan warna menjadi kecokelatan pada tepi daun, yang semakin meluas seiring waktu.</w:t>
      </w:r>
    </w:p>
    <w:p w14:paraId="05FA1220" w14:textId="77777777" w:rsidR="007D503A" w:rsidRDefault="007D503A" w:rsidP="007D503A"/>
    <w:p w14:paraId="4122B676" w14:textId="447F5C77" w:rsidR="00617938" w:rsidRDefault="00617938" w:rsidP="00EC0764">
      <w:pPr>
        <w:pStyle w:val="ListParagraph"/>
        <w:numPr>
          <w:ilvl w:val="0"/>
          <w:numId w:val="10"/>
        </w:numPr>
        <w:ind w:left="426" w:hanging="426"/>
        <w:rPr>
          <w:b/>
          <w:bCs/>
          <w:i/>
          <w:iCs/>
        </w:rPr>
      </w:pPr>
      <w:r>
        <w:rPr>
          <w:b/>
          <w:bCs/>
          <w:i/>
          <w:iCs/>
        </w:rPr>
        <w:t>Data Preparation</w:t>
      </w:r>
    </w:p>
    <w:p w14:paraId="09A346FC" w14:textId="7D870DE4" w:rsidR="00FF3781" w:rsidRPr="000D490D" w:rsidRDefault="00C56069" w:rsidP="00AB00DE">
      <w:pPr>
        <w:rPr>
          <w:i/>
          <w:iCs/>
        </w:rPr>
      </w:pPr>
      <w:r w:rsidRPr="00C56069">
        <w:t xml:space="preserve">Sebelum dilakukan pelatihan model, dataset perlu mengalami proses data augmentation. </w:t>
      </w:r>
      <w:r w:rsidR="00D2673B">
        <w:t>A</w:t>
      </w:r>
      <w:r w:rsidRPr="00C56069">
        <w:t>ugmentasi data adalah metode yang memungkinkan penambahan variasi data untuk pelatihan model tanpa perlu mengumpulkan data baru. Beberapa teknik augmentasi data termasuk pemotongan (</w:t>
      </w:r>
      <w:r w:rsidRPr="00831BCF">
        <w:rPr>
          <w:i/>
          <w:iCs/>
        </w:rPr>
        <w:t>cropping</w:t>
      </w:r>
      <w:r w:rsidRPr="00C56069">
        <w:t>), penambahan tepi (</w:t>
      </w:r>
      <w:r w:rsidRPr="00831BCF">
        <w:rPr>
          <w:i/>
          <w:iCs/>
        </w:rPr>
        <w:t>padding</w:t>
      </w:r>
      <w:r w:rsidRPr="00C56069">
        <w:t>), dan pembalikan gambar secara horizontal (</w:t>
      </w:r>
      <w:r w:rsidRPr="00831BCF">
        <w:rPr>
          <w:i/>
          <w:iCs/>
        </w:rPr>
        <w:t>horizontal flipping</w:t>
      </w:r>
      <w:r w:rsidRPr="00C56069">
        <w:t>)</w:t>
      </w:r>
      <w:r w:rsidR="00D2673B" w:rsidRPr="00D2673B">
        <w:t xml:space="preserve"> </w:t>
      </w:r>
      <w:r w:rsidR="00D2673B">
        <w:fldChar w:fldCharType="begin" w:fldLock="1"/>
      </w:r>
      <w:r w:rsidR="00D66CED">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16]","plainTextFormattedCitation":"[16]","previouslyFormattedCitation":"[16]"},"properties":{"noteIndex":0},"schema":"https://github.com/citation-style-language/schema/raw/master/csl-citation.json"}</w:instrText>
      </w:r>
      <w:r w:rsidR="00D2673B">
        <w:fldChar w:fldCharType="separate"/>
      </w:r>
      <w:r w:rsidR="00D66CED" w:rsidRPr="00D66CED">
        <w:rPr>
          <w:noProof/>
        </w:rPr>
        <w:t>[16]</w:t>
      </w:r>
      <w:r w:rsidR="00D2673B">
        <w:fldChar w:fldCharType="end"/>
      </w:r>
      <w:r w:rsidRPr="00C56069">
        <w:t>.</w:t>
      </w:r>
    </w:p>
    <w:p w14:paraId="286CC262" w14:textId="77777777" w:rsidR="000D490D" w:rsidRDefault="000D490D" w:rsidP="000D490D">
      <w:pPr>
        <w:pStyle w:val="WOW"/>
        <w:numPr>
          <w:ilvl w:val="0"/>
          <w:numId w:val="0"/>
        </w:numPr>
        <w:rPr>
          <w:i/>
          <w:iCs/>
        </w:rPr>
      </w:pPr>
    </w:p>
    <w:p w14:paraId="4A9135B4" w14:textId="6F6A00D1" w:rsidR="00617938" w:rsidRDefault="00617938" w:rsidP="00EC0764">
      <w:pPr>
        <w:pStyle w:val="ListParagraph"/>
        <w:numPr>
          <w:ilvl w:val="0"/>
          <w:numId w:val="10"/>
        </w:numPr>
        <w:ind w:left="426" w:hanging="426"/>
        <w:rPr>
          <w:b/>
          <w:bCs/>
          <w:i/>
          <w:iCs/>
        </w:rPr>
      </w:pPr>
      <w:r>
        <w:rPr>
          <w:b/>
          <w:bCs/>
          <w:i/>
          <w:iCs/>
        </w:rPr>
        <w:t>Modeling</w:t>
      </w:r>
    </w:p>
    <w:p w14:paraId="50AE3C40" w14:textId="54E574CF" w:rsidR="000D490D" w:rsidRDefault="000D490D" w:rsidP="000D490D">
      <w:r w:rsidRPr="000D490D">
        <w:t xml:space="preserve">Dalam penelitian ini, algoritma </w:t>
      </w:r>
      <w:r w:rsidRPr="000D490D">
        <w:rPr>
          <w:i/>
          <w:iCs/>
        </w:rPr>
        <w:t>Convolutional Neural Network</w:t>
      </w:r>
      <w:r w:rsidRPr="000D490D">
        <w:t xml:space="preserve"> (CNN) digunakan untuk melatih model menggunakan dataset gambar. Setiap gambar yang menjadi masukan memiliki resolusi 256x256 piksel dan menggunakan tiga kanal warna yaitu Merah (</w:t>
      </w:r>
      <w:r w:rsidRPr="004A26DB">
        <w:rPr>
          <w:i/>
          <w:iCs/>
        </w:rPr>
        <w:t>Red</w:t>
      </w:r>
      <w:r w:rsidRPr="000D490D">
        <w:t>), Hijau (</w:t>
      </w:r>
      <w:r w:rsidRPr="004A26DB">
        <w:rPr>
          <w:i/>
          <w:iCs/>
        </w:rPr>
        <w:t>Green</w:t>
      </w:r>
      <w:r w:rsidRPr="000D490D">
        <w:t>), dan Biru (</w:t>
      </w:r>
      <w:r w:rsidRPr="004A26DB">
        <w:rPr>
          <w:i/>
          <w:iCs/>
        </w:rPr>
        <w:t>Blue</w:t>
      </w:r>
      <w:r w:rsidRPr="000D490D">
        <w:t>). Proses pelatihan dilakukan secara iteratif hingga model mencapai tingkat akurasi yang optimal.</w:t>
      </w:r>
    </w:p>
    <w:p w14:paraId="01BF1A58" w14:textId="77777777" w:rsidR="004A26DB" w:rsidRDefault="004A26DB" w:rsidP="000D490D"/>
    <w:p w14:paraId="10ABD29A" w14:textId="1B626016" w:rsidR="00617938" w:rsidRDefault="00617938" w:rsidP="00EC0764">
      <w:pPr>
        <w:pStyle w:val="ListParagraph"/>
        <w:numPr>
          <w:ilvl w:val="0"/>
          <w:numId w:val="10"/>
        </w:numPr>
        <w:ind w:left="426" w:hanging="426"/>
        <w:rPr>
          <w:b/>
          <w:bCs/>
          <w:i/>
          <w:iCs/>
        </w:rPr>
      </w:pPr>
      <w:r>
        <w:rPr>
          <w:b/>
          <w:bCs/>
          <w:i/>
          <w:iCs/>
        </w:rPr>
        <w:t>Evaluation</w:t>
      </w:r>
    </w:p>
    <w:p w14:paraId="4B33414B" w14:textId="3DF58CB1" w:rsidR="00A8036F" w:rsidRPr="00A73ECE" w:rsidRDefault="00A8036F" w:rsidP="00A73ECE">
      <w:pPr>
        <w:ind w:firstLine="454"/>
      </w:pPr>
      <w:r w:rsidRPr="00A8036F">
        <w:t xml:space="preserve">Pada tahap ini, model yang telah dilatih dievaluasi dengan melihat grafik tingkat akurasi, yang mencakup </w:t>
      </w:r>
      <w:r w:rsidRPr="00A73ECE">
        <w:rPr>
          <w:i/>
          <w:iCs/>
        </w:rPr>
        <w:t>training accuracy</w:t>
      </w:r>
      <w:r w:rsidRPr="00A8036F">
        <w:t xml:space="preserve"> dan </w:t>
      </w:r>
      <w:r w:rsidRPr="00A73ECE">
        <w:rPr>
          <w:i/>
          <w:iCs/>
        </w:rPr>
        <w:t>validation accuracy</w:t>
      </w:r>
      <w:r w:rsidRPr="00A8036F">
        <w:t xml:space="preserve">, serta grafik tingkat </w:t>
      </w:r>
      <w:r w:rsidRPr="00A73ECE">
        <w:rPr>
          <w:i/>
          <w:iCs/>
        </w:rPr>
        <w:t>error</w:t>
      </w:r>
      <w:r w:rsidRPr="00A8036F">
        <w:t xml:space="preserve">, yang mencakup </w:t>
      </w:r>
      <w:r w:rsidRPr="00A73ECE">
        <w:rPr>
          <w:i/>
          <w:iCs/>
        </w:rPr>
        <w:t>training loss</w:t>
      </w:r>
      <w:r w:rsidRPr="00A8036F">
        <w:t xml:space="preserve"> dan </w:t>
      </w:r>
      <w:r w:rsidRPr="00A73ECE">
        <w:rPr>
          <w:i/>
          <w:iCs/>
        </w:rPr>
        <w:t>validation loss</w:t>
      </w:r>
      <w:r w:rsidRPr="00A8036F">
        <w:t xml:space="preserve">. Jika nilai-nilai tersebut menunjukkan indikasi </w:t>
      </w:r>
      <w:r w:rsidRPr="00A73ECE">
        <w:rPr>
          <w:i/>
          <w:iCs/>
        </w:rPr>
        <w:t>overfitting</w:t>
      </w:r>
      <w:r w:rsidRPr="00A8036F">
        <w:t xml:space="preserve"> atau </w:t>
      </w:r>
      <w:r w:rsidRPr="00A73ECE">
        <w:rPr>
          <w:i/>
          <w:iCs/>
        </w:rPr>
        <w:t>underfitting</w:t>
      </w:r>
      <w:r w:rsidRPr="00A8036F">
        <w:t xml:space="preserve">, maka perancangan ulang dan pelatihan model kembali akan dilakukan. </w:t>
      </w:r>
      <w:r w:rsidRPr="00A73ECE">
        <w:rPr>
          <w:i/>
          <w:iCs/>
        </w:rPr>
        <w:t>Overfitting</w:t>
      </w:r>
      <w:r w:rsidRPr="00A8036F">
        <w:t xml:space="preserve"> terjadi ketika model menunjukkan kinerja sangat baik pada data pelatihan namun menurun pada data uji karena model terlalu menyesuaikan diri dengan data pelatihan, kehilangan kemampuan untuk menggeneralisasi. Sebaliknya, </w:t>
      </w:r>
      <w:r w:rsidRPr="00A73ECE">
        <w:rPr>
          <w:i/>
          <w:iCs/>
        </w:rPr>
        <w:t>underfitting</w:t>
      </w:r>
      <w:r w:rsidRPr="00A8036F">
        <w:t xml:space="preserve"> terjadi ketika model tidak mampu menangkap pola pada data pelatihan dengan baik, sehingga kinerjanya buruk pada data pelatihan dan data uji, biasanya karena model terlalu sederhana untuk kompleksitas data </w:t>
      </w:r>
      <w:r w:rsidR="00854E48">
        <w:fldChar w:fldCharType="begin" w:fldLock="1"/>
      </w:r>
      <w:r w:rsidR="00D66CED">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17]","plainTextFormattedCitation":"[17]","previouslyFormattedCitation":"[17]"},"properties":{"noteIndex":0},"schema":"https://github.com/citation-style-language/schema/raw/master/csl-citation.json"}</w:instrText>
      </w:r>
      <w:r w:rsidR="00854E48">
        <w:fldChar w:fldCharType="separate"/>
      </w:r>
      <w:r w:rsidR="00D66CED" w:rsidRPr="00D66CED">
        <w:rPr>
          <w:noProof/>
        </w:rPr>
        <w:t>[17]</w:t>
      </w:r>
      <w:r w:rsidR="00854E48">
        <w:fldChar w:fldCharType="end"/>
      </w:r>
      <w:r w:rsidRPr="00A8036F">
        <w:t>.</w:t>
      </w:r>
    </w:p>
    <w:p w14:paraId="280CF5BA" w14:textId="04C8A48F" w:rsidR="004A26DB" w:rsidRDefault="00A8036F" w:rsidP="00A8036F">
      <w:r w:rsidRPr="00574D75">
        <w:t>Tahap kedua dari evaluasi melibatkan pembuatan</w:t>
      </w:r>
      <w:r w:rsidRPr="00A8036F">
        <w:t xml:space="preserve"> </w:t>
      </w:r>
      <w:r w:rsidRPr="00854E48">
        <w:rPr>
          <w:i/>
          <w:iCs/>
        </w:rPr>
        <w:t>confusion matrix</w:t>
      </w:r>
      <w:r w:rsidRPr="00A8036F">
        <w:t xml:space="preserve"> untuk model yang telah dibangun. </w:t>
      </w:r>
      <w:r w:rsidR="009318D5" w:rsidRPr="009318D5">
        <w:rPr>
          <w:i/>
          <w:iCs/>
        </w:rPr>
        <w:t>C</w:t>
      </w:r>
      <w:r w:rsidRPr="009318D5">
        <w:rPr>
          <w:i/>
          <w:iCs/>
        </w:rPr>
        <w:t>onfusion matrix</w:t>
      </w:r>
      <w:r w:rsidRPr="00A8036F">
        <w:t xml:space="preserve"> adalah tabel yang menunjukkan jumlah data uji yang diklasifikasikan dengan benar dan jumlah data uji yang diklasifikasikan secara salah</w:t>
      </w:r>
      <w:r w:rsidR="009318D5">
        <w:fldChar w:fldCharType="begin" w:fldLock="1"/>
      </w:r>
      <w:r w:rsidR="00D66CED">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18]","plainTextFormattedCitation":"[18]","previouslyFormattedCitation":"[18]"},"properties":{"noteIndex":0},"schema":"https://github.com/citation-style-language/schema/raw/master/csl-citation.json"}</w:instrText>
      </w:r>
      <w:r w:rsidR="009318D5">
        <w:fldChar w:fldCharType="separate"/>
      </w:r>
      <w:r w:rsidR="00D66CED" w:rsidRPr="00D66CED">
        <w:rPr>
          <w:noProof/>
        </w:rPr>
        <w:t>[18]</w:t>
      </w:r>
      <w:r w:rsidR="009318D5">
        <w:fldChar w:fldCharType="end"/>
      </w:r>
      <w:r w:rsidRPr="00A8036F">
        <w:t>.</w:t>
      </w:r>
    </w:p>
    <w:p w14:paraId="671EF8EF" w14:textId="77777777" w:rsidR="001170F7" w:rsidRPr="004A26DB" w:rsidRDefault="001170F7" w:rsidP="00A8036F"/>
    <w:p w14:paraId="4526BF69" w14:textId="13120725" w:rsidR="00617938" w:rsidRDefault="00617938" w:rsidP="00EC0764">
      <w:pPr>
        <w:pStyle w:val="ListParagraph"/>
        <w:numPr>
          <w:ilvl w:val="0"/>
          <w:numId w:val="10"/>
        </w:numPr>
        <w:ind w:left="426" w:hanging="426"/>
        <w:rPr>
          <w:b/>
          <w:bCs/>
          <w:i/>
          <w:iCs/>
        </w:rPr>
      </w:pPr>
      <w:r>
        <w:rPr>
          <w:b/>
          <w:bCs/>
          <w:i/>
          <w:iCs/>
        </w:rPr>
        <w:t>Deployment</w:t>
      </w:r>
    </w:p>
    <w:p w14:paraId="7F49193B" w14:textId="4A6765EE" w:rsidR="00046368" w:rsidRPr="001170F7" w:rsidRDefault="00046368" w:rsidP="001170F7">
      <w:pPr>
        <w:ind w:firstLine="454"/>
      </w:pPr>
      <w:r w:rsidRPr="00046368">
        <w:t xml:space="preserve">Setelah model melewati tahap pemodelan dan evaluasi, model tersebut siap dikonversi ke </w:t>
      </w:r>
      <w:proofErr w:type="gramStart"/>
      <w:r w:rsidRPr="00046368">
        <w:t>format .tflite</w:t>
      </w:r>
      <w:proofErr w:type="gramEnd"/>
      <w:r w:rsidRPr="00046368">
        <w:t xml:space="preserve"> menggunakan TFLiteConverter yang tersedia dalam </w:t>
      </w:r>
      <w:r w:rsidRPr="001170F7">
        <w:rPr>
          <w:i/>
          <w:iCs/>
        </w:rPr>
        <w:t>library</w:t>
      </w:r>
      <w:r w:rsidRPr="00046368">
        <w:t xml:space="preserve"> TensorFlow.</w:t>
      </w:r>
      <w:r>
        <w:t xml:space="preserve"> </w:t>
      </w:r>
      <w:r w:rsidR="001170F7" w:rsidRPr="001170F7">
        <w:t xml:space="preserve">Langkah selanjutnya adalah melakukan </w:t>
      </w:r>
      <w:r w:rsidR="001170F7" w:rsidRPr="001170F7">
        <w:rPr>
          <w:i/>
          <w:iCs/>
        </w:rPr>
        <w:t>deployment</w:t>
      </w:r>
      <w:r w:rsidR="001170F7" w:rsidRPr="001170F7">
        <w:t xml:space="preserve"> model yang telah dikonversi ke dalam aplikasi mobile sehingga aplikasi dapat diunduh dan digunakan oleh siapapun yang memiliki </w:t>
      </w:r>
      <w:r w:rsidR="001170F7" w:rsidRPr="001170F7">
        <w:rPr>
          <w:i/>
          <w:iCs/>
        </w:rPr>
        <w:t>smartphone</w:t>
      </w:r>
      <w:r w:rsidR="001170F7" w:rsidRPr="001170F7">
        <w:t xml:space="preserve"> dengan sistem operasi Android.</w:t>
      </w:r>
    </w:p>
    <w:p w14:paraId="729E89FF" w14:textId="77777777" w:rsidR="00CF7EAF" w:rsidRPr="00CF7EAF" w:rsidRDefault="00CF7EAF" w:rsidP="00CF7EAF"/>
    <w:p w14:paraId="05353A08" w14:textId="77777777" w:rsidR="00B23A85" w:rsidRDefault="00D04BF0">
      <w:pPr>
        <w:numPr>
          <w:ilvl w:val="0"/>
          <w:numId w:val="5"/>
        </w:numPr>
        <w:spacing w:line="228" w:lineRule="auto"/>
        <w:ind w:left="426" w:hanging="426"/>
        <w:rPr>
          <w:b/>
        </w:rPr>
      </w:pPr>
      <w:r>
        <w:rPr>
          <w:b/>
        </w:rPr>
        <w:t>HASIL DAN PEMBAHASAN</w:t>
      </w:r>
    </w:p>
    <w:p w14:paraId="27C05B16" w14:textId="78A2E184" w:rsidR="00B23A85"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sidRPr="0031683B">
        <w:rPr>
          <w:b/>
          <w:bCs/>
          <w:i/>
          <w:iCs/>
          <w:color w:val="000000"/>
        </w:rPr>
        <w:t>Data Preparation</w:t>
      </w:r>
    </w:p>
    <w:p w14:paraId="5D0E9188" w14:textId="0B137651" w:rsidR="00376F58" w:rsidRDefault="00557394" w:rsidP="009D1B93">
      <w:r w:rsidRPr="00557394">
        <w:t xml:space="preserve">Dataset yang diperoleh dari situs </w:t>
      </w:r>
      <w:r w:rsidRPr="00557394">
        <w:rPr>
          <w:i/>
          <w:iCs/>
        </w:rPr>
        <w:t>Kaggle</w:t>
      </w:r>
      <w:r w:rsidRPr="00557394">
        <w:t xml:space="preserve"> akan mengalami </w:t>
      </w:r>
      <w:r w:rsidRPr="003712BF">
        <w:rPr>
          <w:i/>
          <w:iCs/>
        </w:rPr>
        <w:t>augmentasi</w:t>
      </w:r>
      <w:r w:rsidRPr="00557394">
        <w:t xml:space="preserve"> data sebelum memasuki proses pemodelan. </w:t>
      </w:r>
      <w:r w:rsidR="009318D5" w:rsidRPr="009318D5">
        <w:t xml:space="preserve">Berikut adalah </w:t>
      </w:r>
      <w:r w:rsidR="009318D5" w:rsidRPr="009318D5">
        <w:rPr>
          <w:i/>
          <w:iCs/>
        </w:rPr>
        <w:t>augmentasi</w:t>
      </w:r>
      <w:r w:rsidR="009318D5" w:rsidRPr="009318D5">
        <w:t xml:space="preserve"> data yang digunakan dalam penelitian ini:</w:t>
      </w:r>
      <w:r w:rsidR="009318D5">
        <w:t xml:space="preserve"> </w:t>
      </w:r>
    </w:p>
    <w:p w14:paraId="080B0604" w14:textId="26E6EF54" w:rsidR="002712A7" w:rsidRDefault="00792F8E" w:rsidP="0042329C">
      <w:pPr>
        <w:ind w:firstLine="0"/>
      </w:pPr>
      <w:r>
        <w:t xml:space="preserve">Pertama, </w:t>
      </w:r>
      <w:r w:rsidRPr="00792F8E">
        <w:rPr>
          <w:i/>
          <w:iCs/>
        </w:rPr>
        <w:t>split dataset</w:t>
      </w:r>
      <w:r>
        <w:rPr>
          <w:i/>
          <w:iCs/>
        </w:rPr>
        <w:t xml:space="preserve">, </w:t>
      </w:r>
      <w:r w:rsidRPr="00792F8E">
        <w:t>Dalam tahap ini, dataset dibagi menjadi dua bagian, yaitu 80% untuk data pelatihan, 10% untuk data validasi dan 10% untuk data uji.</w:t>
      </w:r>
    </w:p>
    <w:p w14:paraId="0478284F" w14:textId="77777777" w:rsidR="0042329C" w:rsidRDefault="0042329C" w:rsidP="0042329C">
      <w:pPr>
        <w:ind w:firstLine="0"/>
      </w:pPr>
    </w:p>
    <w:p w14:paraId="4D60EE0E" w14:textId="3D366166" w:rsidR="007B3788" w:rsidRDefault="007B3788" w:rsidP="0042329C">
      <w:pPr>
        <w:ind w:firstLine="0"/>
      </w:pPr>
      <w:r>
        <w:t xml:space="preserve">Kedua, </w:t>
      </w:r>
      <w:r w:rsidR="0042329C" w:rsidRPr="0042329C">
        <w:rPr>
          <w:i/>
          <w:iCs/>
        </w:rPr>
        <w:t>resize</w:t>
      </w:r>
      <w:r w:rsidR="0042329C">
        <w:t xml:space="preserve"> dan </w:t>
      </w:r>
      <w:r>
        <w:rPr>
          <w:i/>
          <w:iCs/>
        </w:rPr>
        <w:t xml:space="preserve">rescale. </w:t>
      </w:r>
      <w:r w:rsidRPr="007B3788">
        <w:t xml:space="preserve">Pada tahap ini gambar akan dilakukan </w:t>
      </w:r>
      <w:r w:rsidRPr="0042329C">
        <w:rPr>
          <w:i/>
          <w:iCs/>
        </w:rPr>
        <w:t>rescale</w:t>
      </w:r>
      <w:r w:rsidRPr="007B3788">
        <w:t xml:space="preserve"> sehingga gambar memiliki ukuran 256 piksel.</w:t>
      </w:r>
    </w:p>
    <w:p w14:paraId="71AD34C8" w14:textId="1CCECB08" w:rsidR="0042329C" w:rsidRDefault="0042329C" w:rsidP="0042329C">
      <w:pPr>
        <w:ind w:firstLine="0"/>
      </w:pPr>
    </w:p>
    <w:p w14:paraId="444FAB60" w14:textId="7F215371" w:rsidR="0042329C" w:rsidRDefault="0042329C" w:rsidP="0042329C">
      <w:pPr>
        <w:ind w:firstLine="0"/>
        <w:rPr>
          <w:i/>
          <w:iCs/>
        </w:rPr>
      </w:pPr>
      <w:r>
        <w:t xml:space="preserve">Ketiga, </w:t>
      </w:r>
      <w:r w:rsidRPr="0042329C">
        <w:rPr>
          <w:i/>
          <w:iCs/>
        </w:rPr>
        <w:t>rotation</w:t>
      </w:r>
      <w:r>
        <w:t xml:space="preserve"> dan </w:t>
      </w:r>
      <w:r w:rsidRPr="0042329C">
        <w:rPr>
          <w:i/>
          <w:iCs/>
        </w:rPr>
        <w:t>flip</w:t>
      </w:r>
      <w:r>
        <w:t xml:space="preserve">. </w:t>
      </w:r>
      <w:r w:rsidRPr="0042329C">
        <w:t xml:space="preserve">Pada tahap ini dilakukan rotasi sebesar 20% dan membalik citra secara acak antara </w:t>
      </w:r>
      <w:r w:rsidRPr="0042329C">
        <w:rPr>
          <w:i/>
          <w:iCs/>
        </w:rPr>
        <w:t>horizontal</w:t>
      </w:r>
      <w:r w:rsidRPr="0042329C">
        <w:t xml:space="preserve"> dan </w:t>
      </w:r>
      <w:r w:rsidRPr="0042329C">
        <w:rPr>
          <w:i/>
          <w:iCs/>
        </w:rPr>
        <w:t>vertical</w:t>
      </w:r>
      <w:r>
        <w:rPr>
          <w:i/>
          <w:iCs/>
        </w:rPr>
        <w:t>.</w:t>
      </w:r>
    </w:p>
    <w:p w14:paraId="6E83F065" w14:textId="77777777" w:rsidR="00610B59" w:rsidRDefault="0042329C" w:rsidP="00610B59">
      <w:pPr>
        <w:keepNext/>
        <w:ind w:firstLine="0"/>
        <w:jc w:val="center"/>
      </w:pPr>
      <w:r w:rsidRPr="007749FA">
        <w:rPr>
          <w:noProof/>
        </w:rPr>
        <w:drawing>
          <wp:inline distT="0" distB="0" distL="0" distR="0" wp14:anchorId="1D9DA910" wp14:editId="66652160">
            <wp:extent cx="2637155" cy="14336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660"/>
                    <a:stretch/>
                  </pic:blipFill>
                  <pic:spPr bwMode="auto">
                    <a:xfrm>
                      <a:off x="0" y="0"/>
                      <a:ext cx="2637155" cy="1433644"/>
                    </a:xfrm>
                    <a:prstGeom prst="rect">
                      <a:avLst/>
                    </a:prstGeom>
                    <a:ln>
                      <a:noFill/>
                    </a:ln>
                    <a:extLst>
                      <a:ext uri="{53640926-AAD7-44D8-BBD7-CCE9431645EC}">
                        <a14:shadowObscured xmlns:a14="http://schemas.microsoft.com/office/drawing/2010/main"/>
                      </a:ext>
                    </a:extLst>
                  </pic:spPr>
                </pic:pic>
              </a:graphicData>
            </a:graphic>
          </wp:inline>
        </w:drawing>
      </w:r>
    </w:p>
    <w:p w14:paraId="3C8B029F" w14:textId="5FD4CA40" w:rsidR="0042329C" w:rsidRDefault="00610B59" w:rsidP="00610B59">
      <w:pPr>
        <w:pStyle w:val="Caption"/>
        <w:rPr>
          <w:i/>
          <w:iCs w:val="0"/>
        </w:rPr>
      </w:pPr>
      <w:r>
        <w:t xml:space="preserve">Gambar </w:t>
      </w:r>
      <w:fldSimple w:instr=" SEQ Gambar \* ARABIC ">
        <w:r w:rsidR="00574D75">
          <w:rPr>
            <w:noProof/>
          </w:rPr>
          <w:t>5</w:t>
        </w:r>
      </w:fldSimple>
      <w:r w:rsidR="00716DD7">
        <w:t>.</w:t>
      </w:r>
      <w:r>
        <w:t xml:space="preserve"> Hasil proses </w:t>
      </w:r>
      <w:r w:rsidRPr="00610B59">
        <w:rPr>
          <w:i/>
          <w:iCs w:val="0"/>
        </w:rPr>
        <w:t>rotate</w:t>
      </w:r>
      <w:r>
        <w:t xml:space="preserve"> dan </w:t>
      </w:r>
      <w:r w:rsidRPr="00610B59">
        <w:rPr>
          <w:i/>
          <w:iCs w:val="0"/>
        </w:rPr>
        <w:t>flip</w:t>
      </w:r>
    </w:p>
    <w:p w14:paraId="1678223E" w14:textId="77777777" w:rsidR="00610B59" w:rsidRDefault="00610B59" w:rsidP="00610B59">
      <w:pPr>
        <w:ind w:firstLine="0"/>
      </w:pPr>
    </w:p>
    <w:p w14:paraId="77F5DC81" w14:textId="48AEBEA2" w:rsidR="00610B59" w:rsidRPr="00F87DF4" w:rsidRDefault="00610B59" w:rsidP="0012144B">
      <w:pPr>
        <w:ind w:firstLine="0"/>
        <w:rPr>
          <w:i/>
          <w:iCs/>
        </w:rPr>
      </w:pPr>
      <w:r>
        <w:t xml:space="preserve">Gambar 5 merupakan gambar sebelum dan sesudah dilakukan </w:t>
      </w:r>
      <w:r w:rsidRPr="00610B59">
        <w:rPr>
          <w:i/>
          <w:iCs/>
        </w:rPr>
        <w:t>rotation</w:t>
      </w:r>
      <w:r>
        <w:t xml:space="preserve"> dan </w:t>
      </w:r>
      <w:r w:rsidRPr="00610B59">
        <w:rPr>
          <w:i/>
          <w:iCs/>
        </w:rPr>
        <w:t>flip</w:t>
      </w:r>
      <w:r>
        <w:rPr>
          <w:i/>
          <w:iCs/>
        </w:rPr>
        <w:t>.</w:t>
      </w:r>
    </w:p>
    <w:p w14:paraId="5200B645" w14:textId="77777777" w:rsidR="002712A7" w:rsidRDefault="002712A7" w:rsidP="002712A7"/>
    <w:p w14:paraId="7EE155E4" w14:textId="72D41E72"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Modeling</w:t>
      </w:r>
    </w:p>
    <w:p w14:paraId="312B6163" w14:textId="77777777" w:rsidR="00702116" w:rsidRDefault="00F87DF4" w:rsidP="00672825">
      <w:r w:rsidRPr="007756E8">
        <w:rPr>
          <w:i/>
          <w:iCs/>
        </w:rPr>
        <w:t>Modeling</w:t>
      </w:r>
      <w:r w:rsidRPr="00F87DF4">
        <w:t xml:space="preserve"> terdiri dari dua bagian utama yaitu proses pembuatan model dan penentuan parameter model. Proses pembuatan model melibatkan tahapan-tahapan untuk membangun model, sedangkan penentuan parameter model adalah tahap di mana parameter-parameter model ditentukan dan dibandingkan untuk menilai performa mana yang lebih baik.</w:t>
      </w:r>
      <w:r w:rsidR="00672825">
        <w:t xml:space="preserve"> </w:t>
      </w:r>
    </w:p>
    <w:p w14:paraId="3FEC2398" w14:textId="06DA746B" w:rsidR="0029464B" w:rsidRDefault="0029464B" w:rsidP="0029464B">
      <w:pPr>
        <w:rPr>
          <w:i/>
          <w:iCs/>
        </w:rPr>
      </w:pPr>
      <w:r>
        <w:t>Tahap pertama pembuatan model diawali dengan membuat model</w:t>
      </w:r>
      <w:r>
        <w:rPr>
          <w:i/>
          <w:iCs/>
        </w:rPr>
        <w:t xml:space="preserve"> sequential, </w:t>
      </w:r>
      <w:r>
        <w:t>model</w:t>
      </w:r>
      <w:r>
        <w:rPr>
          <w:i/>
          <w:iCs/>
        </w:rPr>
        <w:t xml:space="preserve"> sequential</w:t>
      </w:r>
      <w:r>
        <w:t xml:space="preserve"> yang diberikan terdiri dari beberapa lapisan </w:t>
      </w:r>
      <w:r>
        <w:rPr>
          <w:i/>
          <w:iCs/>
        </w:rPr>
        <w:t>convolution</w:t>
      </w:r>
      <w:r>
        <w:t xml:space="preserve"> dan </w:t>
      </w:r>
      <w:r>
        <w:rPr>
          <w:i/>
          <w:iCs/>
        </w:rPr>
        <w:t>pooling</w:t>
      </w:r>
      <w:r>
        <w:t xml:space="preserve"> yang digunakan untuk ekstraksi fitur dari gambar input, diikuti oleh lapisan </w:t>
      </w:r>
      <w:r>
        <w:rPr>
          <w:i/>
          <w:iCs/>
        </w:rPr>
        <w:t>fully connected</w:t>
      </w:r>
      <w:r>
        <w:t xml:space="preserve"> untuk klasifikasi. Model ini memiliki beberapa lapisan </w:t>
      </w:r>
      <w:r>
        <w:rPr>
          <w:i/>
          <w:iCs/>
        </w:rPr>
        <w:t>convolution</w:t>
      </w:r>
      <w:r>
        <w:t xml:space="preserve"> (Conv2D) dengan 32 dan 64 </w:t>
      </w:r>
      <w:r>
        <w:rPr>
          <w:i/>
          <w:iCs/>
        </w:rPr>
        <w:t>filter</w:t>
      </w:r>
      <w:r>
        <w:t xml:space="preserve"> yang menggunakan fungsi aktivasi </w:t>
      </w:r>
      <w:r>
        <w:rPr>
          <w:i/>
          <w:iCs/>
        </w:rPr>
        <w:t>ReLU</w:t>
      </w:r>
      <w:r>
        <w:t xml:space="preserve"> untuk menangkap fitur spasial penting. Setiap lapisan konvolusi diikuti oleh lapisan </w:t>
      </w:r>
      <w:r>
        <w:rPr>
          <w:i/>
          <w:iCs/>
        </w:rPr>
        <w:t>pooling</w:t>
      </w:r>
      <w:r>
        <w:t xml:space="preserve"> (</w:t>
      </w:r>
      <w:r>
        <w:rPr>
          <w:i/>
          <w:iCs/>
        </w:rPr>
        <w:t>MaxPooling2D</w:t>
      </w:r>
      <w:r>
        <w:t xml:space="preserve">) yang mengurangi dimensi spasial untuk mengurangi jumlah parameter dan mencegah </w:t>
      </w:r>
      <w:r>
        <w:rPr>
          <w:i/>
          <w:iCs/>
        </w:rPr>
        <w:t>overfitting</w:t>
      </w:r>
      <w:r>
        <w:t xml:space="preserve">. Setelah serangkaian lapisan konvolusi dan </w:t>
      </w:r>
      <w:r>
        <w:rPr>
          <w:i/>
          <w:iCs/>
        </w:rPr>
        <w:t>pooling</w:t>
      </w:r>
      <w:r>
        <w:t xml:space="preserve">, lapisan </w:t>
      </w:r>
      <w:r>
        <w:rPr>
          <w:i/>
          <w:iCs/>
        </w:rPr>
        <w:t>Flatten</w:t>
      </w:r>
      <w:r>
        <w:t xml:space="preserve"> digunakan untuk meratakan </w:t>
      </w:r>
      <w:r>
        <w:rPr>
          <w:i/>
          <w:iCs/>
        </w:rPr>
        <w:t>output</w:t>
      </w:r>
      <w:r>
        <w:t xml:space="preserve"> sebelum dimasukkan ke dalam lapisan </w:t>
      </w:r>
      <w:r>
        <w:rPr>
          <w:i/>
          <w:iCs/>
        </w:rPr>
        <w:t>dense</w:t>
      </w:r>
      <w:r>
        <w:t xml:space="preserve"> (</w:t>
      </w:r>
      <w:r>
        <w:rPr>
          <w:i/>
          <w:iCs/>
        </w:rPr>
        <w:t>Dense</w:t>
      </w:r>
      <w:r>
        <w:t xml:space="preserve">) yang terdiri dari 64 </w:t>
      </w:r>
      <w:r>
        <w:rPr>
          <w:i/>
          <w:iCs/>
        </w:rPr>
        <w:t>neuron</w:t>
      </w:r>
      <w:r>
        <w:t xml:space="preserve"> dengan aktivasi </w:t>
      </w:r>
      <w:r>
        <w:rPr>
          <w:i/>
          <w:iCs/>
        </w:rPr>
        <w:t>ReLU</w:t>
      </w:r>
      <w:r>
        <w:t xml:space="preserve">. Terakhir, lapisan </w:t>
      </w:r>
      <w:r>
        <w:rPr>
          <w:i/>
          <w:iCs/>
        </w:rPr>
        <w:t>output</w:t>
      </w:r>
      <w:r>
        <w:t xml:space="preserve"> menggunakan fungsi aktivasi </w:t>
      </w:r>
      <w:r>
        <w:rPr>
          <w:i/>
          <w:iCs/>
        </w:rPr>
        <w:t>Softmax</w:t>
      </w:r>
      <w:r>
        <w:t xml:space="preserve"> untuk menghasilkan probabilitas dari masing-masing </w:t>
      </w:r>
      <w:r>
        <w:rPr>
          <w:i/>
          <w:iCs/>
        </w:rPr>
        <w:lastRenderedPageBreak/>
        <w:t>class</w:t>
      </w:r>
      <w:r>
        <w:t xml:space="preserve"> target dalam tugas klasifikasi. Selanjutnya yaitu proses kompilasi model, Model ini dikompilasi menggunakan </w:t>
      </w:r>
      <w:r>
        <w:rPr>
          <w:i/>
          <w:iCs/>
        </w:rPr>
        <w:t>optimizer</w:t>
      </w:r>
      <w:r>
        <w:t xml:space="preserve"> </w:t>
      </w:r>
      <w:r>
        <w:rPr>
          <w:i/>
          <w:iCs/>
        </w:rPr>
        <w:t>Adam</w:t>
      </w:r>
      <w:r>
        <w:t xml:space="preserve"> untuk pembaruan parameter, dengan fungsi yang digunakan adalah </w:t>
      </w:r>
      <w:r>
        <w:rPr>
          <w:i/>
          <w:iCs/>
        </w:rPr>
        <w:t>loss</w:t>
      </w:r>
      <w:r>
        <w:t xml:space="preserve"> </w:t>
      </w:r>
      <w:r>
        <w:rPr>
          <w:i/>
          <w:iCs/>
        </w:rPr>
        <w:t>SparseCategoricalCrossentropy</w:t>
      </w:r>
      <w:r>
        <w:t xml:space="preserve"> karena dataset memiliki lebih dari dua </w:t>
      </w:r>
      <w:r>
        <w:rPr>
          <w:i/>
          <w:iCs/>
        </w:rPr>
        <w:t>class</w:t>
      </w:r>
      <w:r>
        <w:t xml:space="preserve">, serta </w:t>
      </w:r>
      <w:r>
        <w:rPr>
          <w:i/>
          <w:iCs/>
        </w:rPr>
        <w:t>from_logits=False</w:t>
      </w:r>
      <w:r>
        <w:t xml:space="preserve"> karena output model telah melalui fungsi aktivasi </w:t>
      </w:r>
      <w:r>
        <w:rPr>
          <w:i/>
          <w:iCs/>
        </w:rPr>
        <w:t>softmax</w:t>
      </w:r>
      <w:r>
        <w:t xml:space="preserve">. Metrik evaluasi yang dipilih adalah </w:t>
      </w:r>
      <w:r>
        <w:rPr>
          <w:i/>
          <w:iCs/>
        </w:rPr>
        <w:t>accuracy</w:t>
      </w:r>
      <w:r>
        <w:t xml:space="preserve"> untuk mengukur performa model selama pelatihan dan pengujian. </w:t>
      </w:r>
    </w:p>
    <w:p w14:paraId="21560A09" w14:textId="7AD3E07B" w:rsidR="00816531" w:rsidRDefault="00816531" w:rsidP="00DE018E">
      <w:pPr>
        <w:rPr>
          <w:lang w:val="en"/>
        </w:rPr>
      </w:pPr>
      <w:r>
        <w:t xml:space="preserve">Tahap kedua </w:t>
      </w:r>
      <w:r w:rsidR="00D14802">
        <w:t xml:space="preserve">penentuan </w:t>
      </w:r>
      <w:r w:rsidR="005225FF">
        <w:t xml:space="preserve">parameter model, </w:t>
      </w:r>
      <w:r w:rsidR="005225FF">
        <w:rPr>
          <w:lang w:val="en"/>
        </w:rPr>
        <w:t>p</w:t>
      </w:r>
      <w:r w:rsidR="005225FF" w:rsidRPr="008C5462">
        <w:rPr>
          <w:lang w:val="en"/>
        </w:rPr>
        <w:t xml:space="preserve">ada saat melakukan training, model harus menentukan parameter-parameter yang akan mempengaruhi seberapa baik performa model setelah selesai dilatih. Salah satu parameter penting yang perlu ditentukan adalah jumlah </w:t>
      </w:r>
      <w:r w:rsidR="005225FF" w:rsidRPr="008C5462">
        <w:rPr>
          <w:i/>
          <w:iCs/>
          <w:lang w:val="en"/>
        </w:rPr>
        <w:t>epoch</w:t>
      </w:r>
      <w:r w:rsidR="005225FF" w:rsidRPr="008C5462">
        <w:rPr>
          <w:lang w:val="en"/>
        </w:rPr>
        <w:t>. Penentuan parameter ini bertujuan untuk membandingkan performa model berdasarkan berbagai nilai parameter dan memilih parameter yang memberikan performa terbaik untuk digunakan dalam model</w:t>
      </w:r>
    </w:p>
    <w:p w14:paraId="2D57D22F" w14:textId="5A909D93" w:rsidR="007D503A" w:rsidRDefault="007D503A" w:rsidP="00581CBC">
      <w:pPr>
        <w:ind w:firstLine="0"/>
        <w:rPr>
          <w:i/>
          <w:iCs/>
        </w:rPr>
      </w:pPr>
    </w:p>
    <w:p w14:paraId="0D2612C3" w14:textId="2618EB88" w:rsidR="006B566D" w:rsidRDefault="006B566D" w:rsidP="006B566D">
      <w:pPr>
        <w:pStyle w:val="Caption"/>
        <w:keepNext/>
      </w:pPr>
      <w:r>
        <w:t xml:space="preserve">Tabel </w:t>
      </w:r>
      <w:fldSimple w:instr=" SEQ Tabel \* ARABIC ">
        <w:r w:rsidR="00574D75">
          <w:rPr>
            <w:noProof/>
          </w:rPr>
          <w:t>2</w:t>
        </w:r>
      </w:fldSimple>
      <w:r w:rsidR="00EA7F2F">
        <w:t xml:space="preserve">. Perbandingan </w:t>
      </w:r>
      <w:r w:rsidR="00EA7F2F">
        <w:rPr>
          <w:i/>
        </w:rPr>
        <w:t>epoch</w:t>
      </w:r>
      <w:r w:rsidR="00EA7F2F">
        <w:t xml:space="preserve"> proses </w:t>
      </w:r>
      <w:r w:rsidR="00EA7F2F" w:rsidRPr="001B5BDF">
        <w:rPr>
          <w:i/>
        </w:rPr>
        <w:t>training model</w:t>
      </w:r>
    </w:p>
    <w:tbl>
      <w:tblPr>
        <w:tblStyle w:val="TableGrid"/>
        <w:tblW w:w="4253" w:type="dxa"/>
        <w:jc w:val="center"/>
        <w:tblLayout w:type="fixed"/>
        <w:tblLook w:val="04A0" w:firstRow="1" w:lastRow="0" w:firstColumn="1" w:lastColumn="0" w:noHBand="0" w:noVBand="1"/>
      </w:tblPr>
      <w:tblGrid>
        <w:gridCol w:w="709"/>
        <w:gridCol w:w="987"/>
        <w:gridCol w:w="714"/>
        <w:gridCol w:w="992"/>
        <w:gridCol w:w="851"/>
      </w:tblGrid>
      <w:tr w:rsidR="00D8076D" w14:paraId="37FDE5F3" w14:textId="77777777" w:rsidTr="00D8076D">
        <w:trPr>
          <w:jc w:val="center"/>
        </w:trPr>
        <w:tc>
          <w:tcPr>
            <w:tcW w:w="709" w:type="dxa"/>
            <w:vMerge w:val="restart"/>
            <w:vAlign w:val="center"/>
          </w:tcPr>
          <w:p w14:paraId="0CAE7D31" w14:textId="2659B5FB" w:rsidR="00D8076D" w:rsidRPr="00392B9D" w:rsidRDefault="00D8076D" w:rsidP="00D8076D">
            <w:pPr>
              <w:ind w:firstLine="0"/>
              <w:jc w:val="center"/>
              <w:rPr>
                <w:b/>
                <w:bCs/>
                <w:i/>
                <w:iCs/>
                <w:sz w:val="18"/>
                <w:szCs w:val="18"/>
              </w:rPr>
            </w:pPr>
            <w:r w:rsidRPr="00392B9D">
              <w:rPr>
                <w:b/>
                <w:bCs/>
                <w:i/>
                <w:iCs/>
                <w:sz w:val="18"/>
                <w:szCs w:val="18"/>
              </w:rPr>
              <w:t>Epoch</w:t>
            </w:r>
          </w:p>
        </w:tc>
        <w:tc>
          <w:tcPr>
            <w:tcW w:w="1701" w:type="dxa"/>
            <w:gridSpan w:val="2"/>
          </w:tcPr>
          <w:p w14:paraId="73B82B91" w14:textId="16916AD5" w:rsidR="00D8076D" w:rsidRPr="00392B9D" w:rsidRDefault="00D8076D" w:rsidP="00AB0BB8">
            <w:pPr>
              <w:ind w:firstLine="0"/>
              <w:jc w:val="center"/>
              <w:rPr>
                <w:b/>
                <w:bCs/>
                <w:i/>
                <w:iCs/>
                <w:sz w:val="18"/>
                <w:szCs w:val="18"/>
              </w:rPr>
            </w:pPr>
            <w:r w:rsidRPr="00392B9D">
              <w:rPr>
                <w:b/>
                <w:bCs/>
                <w:i/>
                <w:iCs/>
                <w:sz w:val="18"/>
                <w:szCs w:val="18"/>
              </w:rPr>
              <w:t>Training</w:t>
            </w:r>
          </w:p>
        </w:tc>
        <w:tc>
          <w:tcPr>
            <w:tcW w:w="1843" w:type="dxa"/>
            <w:gridSpan w:val="2"/>
          </w:tcPr>
          <w:p w14:paraId="06E91CAE" w14:textId="7DB3AD1F" w:rsidR="00D8076D" w:rsidRPr="00392B9D" w:rsidRDefault="00D8076D" w:rsidP="00AB0BB8">
            <w:pPr>
              <w:ind w:firstLine="0"/>
              <w:jc w:val="center"/>
              <w:rPr>
                <w:b/>
                <w:bCs/>
                <w:i/>
                <w:iCs/>
                <w:sz w:val="18"/>
                <w:szCs w:val="18"/>
              </w:rPr>
            </w:pPr>
            <w:r w:rsidRPr="00392B9D">
              <w:rPr>
                <w:b/>
                <w:bCs/>
                <w:i/>
                <w:iCs/>
                <w:sz w:val="18"/>
                <w:szCs w:val="18"/>
              </w:rPr>
              <w:t>Validation</w:t>
            </w:r>
          </w:p>
        </w:tc>
      </w:tr>
      <w:tr w:rsidR="00D8076D" w14:paraId="0FA5E755" w14:textId="77777777" w:rsidTr="00D8076D">
        <w:trPr>
          <w:jc w:val="center"/>
        </w:trPr>
        <w:tc>
          <w:tcPr>
            <w:tcW w:w="709" w:type="dxa"/>
            <w:vMerge/>
          </w:tcPr>
          <w:p w14:paraId="527607B2" w14:textId="77777777" w:rsidR="00D8076D" w:rsidRPr="00392B9D" w:rsidRDefault="00D8076D" w:rsidP="00AB0BB8">
            <w:pPr>
              <w:ind w:firstLine="0"/>
              <w:jc w:val="center"/>
              <w:rPr>
                <w:b/>
                <w:bCs/>
                <w:i/>
                <w:iCs/>
                <w:sz w:val="18"/>
                <w:szCs w:val="18"/>
              </w:rPr>
            </w:pPr>
          </w:p>
        </w:tc>
        <w:tc>
          <w:tcPr>
            <w:tcW w:w="987" w:type="dxa"/>
          </w:tcPr>
          <w:p w14:paraId="151222AA" w14:textId="46E61A52" w:rsidR="00D8076D" w:rsidRPr="00392B9D" w:rsidRDefault="00D8076D" w:rsidP="00AB0BB8">
            <w:pPr>
              <w:ind w:firstLine="0"/>
              <w:jc w:val="center"/>
              <w:rPr>
                <w:b/>
                <w:bCs/>
                <w:i/>
                <w:iCs/>
                <w:sz w:val="18"/>
                <w:szCs w:val="18"/>
              </w:rPr>
            </w:pPr>
            <w:r w:rsidRPr="00392B9D">
              <w:rPr>
                <w:b/>
                <w:bCs/>
                <w:i/>
                <w:iCs/>
                <w:sz w:val="18"/>
                <w:szCs w:val="18"/>
              </w:rPr>
              <w:t>Accuracy</w:t>
            </w:r>
          </w:p>
        </w:tc>
        <w:tc>
          <w:tcPr>
            <w:tcW w:w="714" w:type="dxa"/>
          </w:tcPr>
          <w:p w14:paraId="73C895EB" w14:textId="7E7BD3F4" w:rsidR="00D8076D" w:rsidRPr="00392B9D" w:rsidRDefault="00D8076D" w:rsidP="00AB0BB8">
            <w:pPr>
              <w:ind w:firstLine="0"/>
              <w:jc w:val="center"/>
              <w:rPr>
                <w:b/>
                <w:bCs/>
                <w:i/>
                <w:iCs/>
                <w:sz w:val="18"/>
                <w:szCs w:val="18"/>
              </w:rPr>
            </w:pPr>
            <w:r w:rsidRPr="00392B9D">
              <w:rPr>
                <w:b/>
                <w:bCs/>
                <w:i/>
                <w:iCs/>
                <w:sz w:val="18"/>
                <w:szCs w:val="18"/>
              </w:rPr>
              <w:t>Loss</w:t>
            </w:r>
          </w:p>
        </w:tc>
        <w:tc>
          <w:tcPr>
            <w:tcW w:w="992" w:type="dxa"/>
          </w:tcPr>
          <w:p w14:paraId="712C411E" w14:textId="476345CD" w:rsidR="00D8076D" w:rsidRPr="00392B9D" w:rsidRDefault="00D8076D" w:rsidP="00AB0BB8">
            <w:pPr>
              <w:ind w:firstLine="0"/>
              <w:jc w:val="center"/>
              <w:rPr>
                <w:b/>
                <w:bCs/>
                <w:i/>
                <w:iCs/>
                <w:sz w:val="18"/>
                <w:szCs w:val="18"/>
              </w:rPr>
            </w:pPr>
            <w:r w:rsidRPr="00392B9D">
              <w:rPr>
                <w:b/>
                <w:bCs/>
                <w:i/>
                <w:iCs/>
                <w:sz w:val="18"/>
                <w:szCs w:val="18"/>
              </w:rPr>
              <w:t>Accuracy</w:t>
            </w:r>
          </w:p>
        </w:tc>
        <w:tc>
          <w:tcPr>
            <w:tcW w:w="851" w:type="dxa"/>
          </w:tcPr>
          <w:p w14:paraId="49CB19B4" w14:textId="724F7946" w:rsidR="00D8076D" w:rsidRPr="00392B9D" w:rsidRDefault="00D8076D" w:rsidP="00AB0BB8">
            <w:pPr>
              <w:ind w:firstLine="0"/>
              <w:jc w:val="center"/>
              <w:rPr>
                <w:b/>
                <w:bCs/>
                <w:i/>
                <w:iCs/>
                <w:sz w:val="18"/>
                <w:szCs w:val="18"/>
              </w:rPr>
            </w:pPr>
            <w:r w:rsidRPr="00392B9D">
              <w:rPr>
                <w:b/>
                <w:bCs/>
                <w:i/>
                <w:iCs/>
                <w:sz w:val="18"/>
                <w:szCs w:val="18"/>
              </w:rPr>
              <w:t>Loss</w:t>
            </w:r>
          </w:p>
        </w:tc>
      </w:tr>
      <w:tr w:rsidR="006B566D" w14:paraId="50520FBF" w14:textId="77777777" w:rsidTr="00D8076D">
        <w:trPr>
          <w:jc w:val="center"/>
        </w:trPr>
        <w:tc>
          <w:tcPr>
            <w:tcW w:w="709" w:type="dxa"/>
          </w:tcPr>
          <w:p w14:paraId="615308A8" w14:textId="40E04E66" w:rsidR="006B566D" w:rsidRPr="006B566D" w:rsidRDefault="006B566D" w:rsidP="006B566D">
            <w:pPr>
              <w:ind w:firstLine="0"/>
              <w:jc w:val="center"/>
              <w:rPr>
                <w:i/>
                <w:iCs/>
                <w:sz w:val="18"/>
                <w:szCs w:val="18"/>
              </w:rPr>
            </w:pPr>
            <w:r w:rsidRPr="006B566D">
              <w:rPr>
                <w:sz w:val="18"/>
                <w:szCs w:val="18"/>
                <w:lang w:val="en"/>
              </w:rPr>
              <w:t>30</w:t>
            </w:r>
          </w:p>
        </w:tc>
        <w:tc>
          <w:tcPr>
            <w:tcW w:w="987" w:type="dxa"/>
          </w:tcPr>
          <w:p w14:paraId="497FED72" w14:textId="782C797D" w:rsidR="006B566D" w:rsidRPr="006B566D" w:rsidRDefault="006B566D" w:rsidP="006B566D">
            <w:pPr>
              <w:ind w:firstLine="0"/>
              <w:jc w:val="center"/>
              <w:rPr>
                <w:i/>
                <w:iCs/>
                <w:sz w:val="18"/>
                <w:szCs w:val="18"/>
              </w:rPr>
            </w:pPr>
            <w:r w:rsidRPr="006B566D">
              <w:rPr>
                <w:sz w:val="18"/>
                <w:szCs w:val="18"/>
                <w:lang w:val="en"/>
              </w:rPr>
              <w:t>0.9945</w:t>
            </w:r>
          </w:p>
        </w:tc>
        <w:tc>
          <w:tcPr>
            <w:tcW w:w="714" w:type="dxa"/>
          </w:tcPr>
          <w:p w14:paraId="4BC51524" w14:textId="5D3DB9D4" w:rsidR="006B566D" w:rsidRPr="006B566D" w:rsidRDefault="006B566D" w:rsidP="006B566D">
            <w:pPr>
              <w:ind w:firstLine="0"/>
              <w:jc w:val="center"/>
              <w:rPr>
                <w:i/>
                <w:iCs/>
                <w:sz w:val="18"/>
                <w:szCs w:val="18"/>
              </w:rPr>
            </w:pPr>
            <w:r w:rsidRPr="006B566D">
              <w:rPr>
                <w:sz w:val="18"/>
                <w:szCs w:val="18"/>
                <w:lang w:val="en"/>
              </w:rPr>
              <w:t>0.0168</w:t>
            </w:r>
          </w:p>
        </w:tc>
        <w:tc>
          <w:tcPr>
            <w:tcW w:w="992" w:type="dxa"/>
          </w:tcPr>
          <w:p w14:paraId="62C8E10A" w14:textId="240ED8F4" w:rsidR="006B566D" w:rsidRPr="006B566D" w:rsidRDefault="006B566D" w:rsidP="006B566D">
            <w:pPr>
              <w:ind w:firstLine="0"/>
              <w:jc w:val="center"/>
              <w:rPr>
                <w:i/>
                <w:iCs/>
                <w:sz w:val="18"/>
                <w:szCs w:val="18"/>
              </w:rPr>
            </w:pPr>
            <w:r w:rsidRPr="006B566D">
              <w:rPr>
                <w:sz w:val="18"/>
                <w:szCs w:val="18"/>
                <w:lang w:val="en"/>
              </w:rPr>
              <w:t>0.9896</w:t>
            </w:r>
          </w:p>
        </w:tc>
        <w:tc>
          <w:tcPr>
            <w:tcW w:w="851" w:type="dxa"/>
          </w:tcPr>
          <w:p w14:paraId="4F6E2A1A" w14:textId="68A5C16F" w:rsidR="006B566D" w:rsidRPr="006B566D" w:rsidRDefault="006B566D" w:rsidP="006B566D">
            <w:pPr>
              <w:ind w:firstLine="0"/>
              <w:jc w:val="center"/>
              <w:rPr>
                <w:i/>
                <w:iCs/>
                <w:sz w:val="18"/>
                <w:szCs w:val="18"/>
              </w:rPr>
            </w:pPr>
            <w:r w:rsidRPr="006B566D">
              <w:rPr>
                <w:sz w:val="18"/>
                <w:szCs w:val="18"/>
                <w:lang w:val="en"/>
              </w:rPr>
              <w:t>0.0219</w:t>
            </w:r>
          </w:p>
        </w:tc>
      </w:tr>
      <w:tr w:rsidR="006B566D" w14:paraId="0603A4D0" w14:textId="77777777" w:rsidTr="00D8076D">
        <w:trPr>
          <w:jc w:val="center"/>
        </w:trPr>
        <w:tc>
          <w:tcPr>
            <w:tcW w:w="709" w:type="dxa"/>
          </w:tcPr>
          <w:p w14:paraId="3B54405A" w14:textId="39FAB364" w:rsidR="006B566D" w:rsidRPr="006B566D" w:rsidRDefault="006B566D" w:rsidP="006B566D">
            <w:pPr>
              <w:ind w:firstLine="0"/>
              <w:jc w:val="center"/>
              <w:rPr>
                <w:i/>
                <w:iCs/>
                <w:sz w:val="18"/>
                <w:szCs w:val="18"/>
              </w:rPr>
            </w:pPr>
            <w:r w:rsidRPr="006B566D">
              <w:rPr>
                <w:sz w:val="18"/>
                <w:szCs w:val="18"/>
                <w:lang w:val="en"/>
              </w:rPr>
              <w:t>40</w:t>
            </w:r>
          </w:p>
        </w:tc>
        <w:tc>
          <w:tcPr>
            <w:tcW w:w="987" w:type="dxa"/>
          </w:tcPr>
          <w:p w14:paraId="2A359663" w14:textId="61C0C4AA" w:rsidR="006B566D" w:rsidRPr="006B566D" w:rsidRDefault="006B566D" w:rsidP="006B566D">
            <w:pPr>
              <w:ind w:firstLine="0"/>
              <w:jc w:val="center"/>
              <w:rPr>
                <w:i/>
                <w:iCs/>
                <w:sz w:val="18"/>
                <w:szCs w:val="18"/>
              </w:rPr>
            </w:pPr>
            <w:r w:rsidRPr="006B566D">
              <w:rPr>
                <w:sz w:val="18"/>
                <w:szCs w:val="18"/>
                <w:lang w:val="en"/>
              </w:rPr>
              <w:t>0.9919</w:t>
            </w:r>
          </w:p>
        </w:tc>
        <w:tc>
          <w:tcPr>
            <w:tcW w:w="714" w:type="dxa"/>
          </w:tcPr>
          <w:p w14:paraId="64D717B3" w14:textId="3B459695" w:rsidR="006B566D" w:rsidRPr="006B566D" w:rsidRDefault="006B566D" w:rsidP="006B566D">
            <w:pPr>
              <w:ind w:firstLine="0"/>
              <w:jc w:val="center"/>
              <w:rPr>
                <w:i/>
                <w:iCs/>
                <w:sz w:val="18"/>
                <w:szCs w:val="18"/>
              </w:rPr>
            </w:pPr>
            <w:r w:rsidRPr="006B566D">
              <w:rPr>
                <w:sz w:val="18"/>
                <w:szCs w:val="18"/>
                <w:lang w:val="en"/>
              </w:rPr>
              <w:t>0.0232</w:t>
            </w:r>
          </w:p>
        </w:tc>
        <w:tc>
          <w:tcPr>
            <w:tcW w:w="992" w:type="dxa"/>
          </w:tcPr>
          <w:p w14:paraId="2AB50FA9" w14:textId="77AEB063" w:rsidR="006B566D" w:rsidRPr="006B566D" w:rsidRDefault="006B566D" w:rsidP="006B566D">
            <w:pPr>
              <w:ind w:firstLine="0"/>
              <w:jc w:val="center"/>
              <w:rPr>
                <w:i/>
                <w:iCs/>
                <w:sz w:val="18"/>
                <w:szCs w:val="18"/>
              </w:rPr>
            </w:pPr>
            <w:r w:rsidRPr="006B566D">
              <w:rPr>
                <w:sz w:val="18"/>
                <w:szCs w:val="18"/>
                <w:lang w:val="en"/>
              </w:rPr>
              <w:t>0.9896</w:t>
            </w:r>
          </w:p>
        </w:tc>
        <w:tc>
          <w:tcPr>
            <w:tcW w:w="851" w:type="dxa"/>
          </w:tcPr>
          <w:p w14:paraId="7F2693DE" w14:textId="03B1B324" w:rsidR="006B566D" w:rsidRPr="006B566D" w:rsidRDefault="006B566D" w:rsidP="006B566D">
            <w:pPr>
              <w:ind w:firstLine="0"/>
              <w:jc w:val="center"/>
              <w:rPr>
                <w:i/>
                <w:iCs/>
                <w:sz w:val="18"/>
                <w:szCs w:val="18"/>
              </w:rPr>
            </w:pPr>
            <w:r w:rsidRPr="006B566D">
              <w:rPr>
                <w:sz w:val="18"/>
                <w:szCs w:val="18"/>
                <w:lang w:val="en"/>
              </w:rPr>
              <w:t>0.0366</w:t>
            </w:r>
          </w:p>
        </w:tc>
      </w:tr>
      <w:tr w:rsidR="006B566D" w14:paraId="18D877F3" w14:textId="77777777" w:rsidTr="00D8076D">
        <w:trPr>
          <w:jc w:val="center"/>
        </w:trPr>
        <w:tc>
          <w:tcPr>
            <w:tcW w:w="709" w:type="dxa"/>
          </w:tcPr>
          <w:p w14:paraId="54D9A4FF" w14:textId="53321237" w:rsidR="006B566D" w:rsidRPr="006B566D" w:rsidRDefault="006B566D" w:rsidP="006B566D">
            <w:pPr>
              <w:ind w:firstLine="0"/>
              <w:jc w:val="center"/>
              <w:rPr>
                <w:i/>
                <w:iCs/>
                <w:sz w:val="18"/>
                <w:szCs w:val="18"/>
              </w:rPr>
            </w:pPr>
            <w:r w:rsidRPr="006B566D">
              <w:rPr>
                <w:sz w:val="18"/>
                <w:szCs w:val="18"/>
                <w:lang w:val="en"/>
              </w:rPr>
              <w:t>50</w:t>
            </w:r>
          </w:p>
        </w:tc>
        <w:tc>
          <w:tcPr>
            <w:tcW w:w="987" w:type="dxa"/>
          </w:tcPr>
          <w:p w14:paraId="3C9BAD8B" w14:textId="42F1B347" w:rsidR="006B566D" w:rsidRPr="006B566D" w:rsidRDefault="006B566D" w:rsidP="006B566D">
            <w:pPr>
              <w:ind w:firstLine="0"/>
              <w:jc w:val="center"/>
              <w:rPr>
                <w:i/>
                <w:iCs/>
                <w:sz w:val="18"/>
                <w:szCs w:val="18"/>
              </w:rPr>
            </w:pPr>
            <w:r w:rsidRPr="006B566D">
              <w:rPr>
                <w:sz w:val="18"/>
                <w:szCs w:val="18"/>
                <w:lang w:val="en"/>
              </w:rPr>
              <w:t>0.9969</w:t>
            </w:r>
          </w:p>
        </w:tc>
        <w:tc>
          <w:tcPr>
            <w:tcW w:w="714" w:type="dxa"/>
          </w:tcPr>
          <w:p w14:paraId="3B5D7E58" w14:textId="4D7788D4" w:rsidR="006B566D" w:rsidRPr="006B566D" w:rsidRDefault="006B566D" w:rsidP="006B566D">
            <w:pPr>
              <w:ind w:firstLine="0"/>
              <w:jc w:val="center"/>
              <w:rPr>
                <w:i/>
                <w:iCs/>
                <w:sz w:val="18"/>
                <w:szCs w:val="18"/>
              </w:rPr>
            </w:pPr>
            <w:r w:rsidRPr="006B566D">
              <w:rPr>
                <w:sz w:val="18"/>
                <w:szCs w:val="18"/>
                <w:lang w:val="en"/>
              </w:rPr>
              <w:t>0.0176</w:t>
            </w:r>
          </w:p>
        </w:tc>
        <w:tc>
          <w:tcPr>
            <w:tcW w:w="992" w:type="dxa"/>
          </w:tcPr>
          <w:p w14:paraId="0CC4CF70" w14:textId="7DC90547" w:rsidR="006B566D" w:rsidRPr="006B566D" w:rsidRDefault="006B566D" w:rsidP="006B566D">
            <w:pPr>
              <w:ind w:firstLine="0"/>
              <w:jc w:val="center"/>
              <w:rPr>
                <w:i/>
                <w:iCs/>
                <w:sz w:val="18"/>
                <w:szCs w:val="18"/>
              </w:rPr>
            </w:pPr>
            <w:r w:rsidRPr="006B566D">
              <w:rPr>
                <w:sz w:val="18"/>
                <w:szCs w:val="18"/>
                <w:lang w:val="en"/>
              </w:rPr>
              <w:t>0.9965</w:t>
            </w:r>
          </w:p>
        </w:tc>
        <w:tc>
          <w:tcPr>
            <w:tcW w:w="851" w:type="dxa"/>
          </w:tcPr>
          <w:p w14:paraId="7556AA84" w14:textId="23DC73F3" w:rsidR="006B566D" w:rsidRPr="006B566D" w:rsidRDefault="006B566D" w:rsidP="006B566D">
            <w:pPr>
              <w:ind w:firstLine="0"/>
              <w:jc w:val="center"/>
              <w:rPr>
                <w:i/>
                <w:iCs/>
                <w:sz w:val="18"/>
                <w:szCs w:val="18"/>
              </w:rPr>
            </w:pPr>
            <w:r w:rsidRPr="006B566D">
              <w:rPr>
                <w:sz w:val="18"/>
                <w:szCs w:val="18"/>
                <w:lang w:val="en"/>
              </w:rPr>
              <w:t>0.0264</w:t>
            </w:r>
          </w:p>
        </w:tc>
      </w:tr>
    </w:tbl>
    <w:p w14:paraId="78FA049D" w14:textId="2EB0B29D" w:rsidR="00581CBC" w:rsidRDefault="00581CBC" w:rsidP="00581CBC">
      <w:pPr>
        <w:ind w:firstLine="0"/>
        <w:rPr>
          <w:i/>
          <w:iCs/>
        </w:rPr>
      </w:pPr>
    </w:p>
    <w:p w14:paraId="2E826608" w14:textId="086E5EF4" w:rsidR="00D53CD7" w:rsidRDefault="00001AB6" w:rsidP="00581CBC">
      <w:pPr>
        <w:ind w:firstLine="0"/>
      </w:pPr>
      <w:r w:rsidRPr="00001AB6">
        <w:t>Pada</w:t>
      </w:r>
      <w:r>
        <w:t xml:space="preserve"> Tabel 2 terlihat bahwa proses </w:t>
      </w:r>
      <w:r>
        <w:rPr>
          <w:i/>
          <w:iCs/>
        </w:rPr>
        <w:t xml:space="preserve">training </w:t>
      </w:r>
      <w:r>
        <w:t xml:space="preserve">dengan </w:t>
      </w:r>
      <w:r w:rsidRPr="00001AB6">
        <w:rPr>
          <w:i/>
          <w:iCs/>
        </w:rPr>
        <w:t>epoch</w:t>
      </w:r>
      <w:r>
        <w:rPr>
          <w:i/>
          <w:iCs/>
        </w:rPr>
        <w:t xml:space="preserve"> </w:t>
      </w:r>
      <w:r>
        <w:t xml:space="preserve">50 memiliki akurasi </w:t>
      </w:r>
      <w:r w:rsidR="00E05F92">
        <w:t>terbesar</w:t>
      </w:r>
      <w:r w:rsidR="008D640E">
        <w:t xml:space="preserve">. </w:t>
      </w:r>
      <w:r w:rsidR="00D53CD7">
        <w:t xml:space="preserve">Untuk gambaran yang lebih jelasi bisa dilihat </w:t>
      </w:r>
      <w:r w:rsidR="00770122">
        <w:t>G</w:t>
      </w:r>
      <w:r w:rsidR="008D640E">
        <w:t xml:space="preserve">ambar </w:t>
      </w:r>
      <w:r w:rsidR="0029464B">
        <w:t>6 dan 7</w:t>
      </w:r>
      <w:r w:rsidR="008D640E">
        <w:t xml:space="preserve"> berikut ini.</w:t>
      </w:r>
    </w:p>
    <w:p w14:paraId="6DC76274" w14:textId="77777777" w:rsidR="00E271CA" w:rsidRDefault="008D640E" w:rsidP="00041876">
      <w:pPr>
        <w:keepNext/>
        <w:ind w:firstLine="0"/>
        <w:jc w:val="center"/>
      </w:pPr>
      <w:r w:rsidRPr="00677D54">
        <w:rPr>
          <w:noProof/>
        </w:rPr>
        <w:drawing>
          <wp:inline distT="0" distB="0" distL="0" distR="0" wp14:anchorId="41A07A7F" wp14:editId="2E7F9937">
            <wp:extent cx="2661636" cy="252000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636" cy="2520000"/>
                    </a:xfrm>
                    <a:prstGeom prst="rect">
                      <a:avLst/>
                    </a:prstGeom>
                  </pic:spPr>
                </pic:pic>
              </a:graphicData>
            </a:graphic>
          </wp:inline>
        </w:drawing>
      </w:r>
    </w:p>
    <w:p w14:paraId="7DC31A7A" w14:textId="512943AD" w:rsidR="008D640E" w:rsidRDefault="00E271CA" w:rsidP="00E271CA">
      <w:pPr>
        <w:pStyle w:val="Caption"/>
      </w:pPr>
      <w:r>
        <w:t xml:space="preserve">Gambar </w:t>
      </w:r>
      <w:fldSimple w:instr=" SEQ Gambar \* ARABIC ">
        <w:r w:rsidR="00574D75">
          <w:rPr>
            <w:noProof/>
          </w:rPr>
          <w:t>6</w:t>
        </w:r>
      </w:fldSimple>
      <w:r w:rsidR="0029464B">
        <w:t>.</w:t>
      </w:r>
      <w:r>
        <w:t xml:space="preserve"> </w:t>
      </w:r>
      <w:r w:rsidR="0029464B">
        <w:t>G</w:t>
      </w:r>
      <w:r>
        <w:t xml:space="preserve">rafik </w:t>
      </w:r>
      <w:r w:rsidRPr="00E271CA">
        <w:rPr>
          <w:i/>
          <w:iCs w:val="0"/>
        </w:rPr>
        <w:t>loss</w:t>
      </w:r>
      <w:r>
        <w:t xml:space="preserve"> 30 dan 40</w:t>
      </w:r>
    </w:p>
    <w:p w14:paraId="4E5FE500" w14:textId="77777777" w:rsidR="00041876" w:rsidRPr="00041876" w:rsidRDefault="00041876" w:rsidP="00041876"/>
    <w:p w14:paraId="7120387A" w14:textId="77777777" w:rsidR="00041876" w:rsidRDefault="002D479B" w:rsidP="00917E9D">
      <w:pPr>
        <w:keepNext/>
        <w:ind w:firstLine="0"/>
        <w:jc w:val="center"/>
      </w:pPr>
      <w:r w:rsidRPr="00691C26">
        <w:rPr>
          <w:noProof/>
          <w:lang w:val="en"/>
        </w:rPr>
        <w:drawing>
          <wp:inline distT="0" distB="0" distL="0" distR="0" wp14:anchorId="206A42C8" wp14:editId="557F6507">
            <wp:extent cx="1245682" cy="25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0600" t="1478" r="1200" b="1016"/>
                    <a:stretch/>
                  </pic:blipFill>
                  <pic:spPr bwMode="auto">
                    <a:xfrm>
                      <a:off x="0" y="0"/>
                      <a:ext cx="1245682" cy="2520000"/>
                    </a:xfrm>
                    <a:prstGeom prst="rect">
                      <a:avLst/>
                    </a:prstGeom>
                    <a:ln>
                      <a:noFill/>
                    </a:ln>
                    <a:extLst>
                      <a:ext uri="{53640926-AAD7-44D8-BBD7-CCE9431645EC}">
                        <a14:shadowObscured xmlns:a14="http://schemas.microsoft.com/office/drawing/2010/main"/>
                      </a:ext>
                    </a:extLst>
                  </pic:spPr>
                </pic:pic>
              </a:graphicData>
            </a:graphic>
          </wp:inline>
        </w:drawing>
      </w:r>
    </w:p>
    <w:p w14:paraId="547965A2" w14:textId="5974F62D" w:rsidR="002D479B" w:rsidRDefault="00041876" w:rsidP="00041876">
      <w:pPr>
        <w:pStyle w:val="Caption"/>
      </w:pPr>
      <w:r>
        <w:t xml:space="preserve">Gambar </w:t>
      </w:r>
      <w:fldSimple w:instr=" SEQ Gambar \* ARABIC ">
        <w:r w:rsidR="00574D75">
          <w:rPr>
            <w:noProof/>
          </w:rPr>
          <w:t>7</w:t>
        </w:r>
      </w:fldSimple>
      <w:r w:rsidR="00917E9D">
        <w:t xml:space="preserve">. Grafik </w:t>
      </w:r>
      <w:r w:rsidR="00917E9D">
        <w:rPr>
          <w:i/>
          <w:iCs w:val="0"/>
        </w:rPr>
        <w:t>loss</w:t>
      </w:r>
      <w:r w:rsidR="00917E9D">
        <w:t xml:space="preserve"> 50</w:t>
      </w:r>
    </w:p>
    <w:p w14:paraId="62B70D45" w14:textId="77777777" w:rsidR="00770122" w:rsidRPr="00770122" w:rsidRDefault="00770122" w:rsidP="00770122"/>
    <w:p w14:paraId="47AD04D6" w14:textId="4DCE8443" w:rsidR="00917E9D" w:rsidRDefault="00770122" w:rsidP="00C56EDE">
      <w:pPr>
        <w:rPr>
          <w:lang w:val="en"/>
        </w:rPr>
      </w:pPr>
      <w:r>
        <w:rPr>
          <w:lang w:val="en"/>
        </w:rPr>
        <w:t xml:space="preserve">Dari Gambar 6, 7 dan Tabel 2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 xml:space="preserve">sebesar 99.69%, </w:t>
      </w:r>
      <w:r w:rsidRPr="00A77213">
        <w:rPr>
          <w:i/>
          <w:iCs/>
          <w:lang w:val="en"/>
        </w:rPr>
        <w:t>validation accuracy</w:t>
      </w:r>
      <w:r>
        <w:rPr>
          <w:i/>
          <w:iCs/>
          <w:lang w:val="en"/>
        </w:rPr>
        <w:t xml:space="preserve"> </w:t>
      </w:r>
      <w:r>
        <w:rPr>
          <w:lang w:val="en"/>
        </w:rPr>
        <w:t xml:space="preserve">sebesar 99.65%, </w:t>
      </w:r>
      <w:r w:rsidRPr="00E9064D">
        <w:rPr>
          <w:i/>
          <w:iCs/>
          <w:lang w:val="en"/>
        </w:rPr>
        <w:t>training loss</w:t>
      </w:r>
      <w:r>
        <w:rPr>
          <w:i/>
          <w:iCs/>
          <w:lang w:val="en"/>
        </w:rPr>
        <w:t xml:space="preserve"> </w:t>
      </w:r>
      <w:r>
        <w:rPr>
          <w:lang w:val="en"/>
        </w:rPr>
        <w:t xml:space="preserve">sebesar 1.76% dan </w:t>
      </w:r>
      <w:r w:rsidRPr="004671CC">
        <w:rPr>
          <w:i/>
          <w:iCs/>
          <w:lang w:val="en"/>
        </w:rPr>
        <w:t>validation loss</w:t>
      </w:r>
      <w:r>
        <w:rPr>
          <w:lang w:val="en"/>
        </w:rPr>
        <w:t xml:space="preserve"> sebesar 2.64%.</w:t>
      </w:r>
    </w:p>
    <w:p w14:paraId="06B4E3A6" w14:textId="77777777" w:rsidR="00C56EDE" w:rsidRPr="00C56EDE" w:rsidRDefault="00C56EDE" w:rsidP="00C56EDE">
      <w:pPr>
        <w:rPr>
          <w:lang w:val="en"/>
        </w:rPr>
      </w:pPr>
    </w:p>
    <w:p w14:paraId="3F167BAE" w14:textId="05B0E06D"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Evaluation</w:t>
      </w:r>
    </w:p>
    <w:p w14:paraId="6D9E67DF" w14:textId="7898EDA9" w:rsidR="00EB4A6D" w:rsidRDefault="00454150" w:rsidP="00454150">
      <w:pPr>
        <w:rPr>
          <w:i/>
          <w:iCs/>
          <w:lang w:val="en"/>
        </w:rPr>
      </w:pPr>
      <w:r w:rsidRPr="00EB12E2">
        <w:rPr>
          <w:lang w:val="en"/>
        </w:rPr>
        <w:t xml:space="preserve">Tahap evaluasi yang dilakukan </w:t>
      </w:r>
      <w:r w:rsidR="00867A73" w:rsidRPr="00EB12E2">
        <w:rPr>
          <w:lang w:val="en"/>
        </w:rPr>
        <w:t xml:space="preserve">dalam penelitian ini meliputi analisis grafik dari </w:t>
      </w:r>
      <w:r w:rsidR="00867A73" w:rsidRPr="00045BC2">
        <w:rPr>
          <w:i/>
          <w:iCs/>
          <w:lang w:val="en"/>
        </w:rPr>
        <w:t>model</w:t>
      </w:r>
      <w:r w:rsidR="00867A73" w:rsidRPr="00EB12E2">
        <w:rPr>
          <w:lang w:val="en"/>
        </w:rPr>
        <w:t xml:space="preserve"> yang telah dilatih dan pengamatan </w:t>
      </w:r>
      <w:bookmarkStart w:id="1" w:name="_Hlk172327847"/>
      <w:r w:rsidR="00867A73" w:rsidRPr="00EB12E2">
        <w:rPr>
          <w:lang w:val="en"/>
        </w:rPr>
        <w:t xml:space="preserve">hasil dari </w:t>
      </w:r>
      <w:r w:rsidR="00867A73" w:rsidRPr="00501928">
        <w:rPr>
          <w:i/>
          <w:iCs/>
          <w:lang w:val="en"/>
        </w:rPr>
        <w:t>confusion matrix</w:t>
      </w:r>
      <w:bookmarkEnd w:id="1"/>
      <w:r w:rsidR="00867A73">
        <w:rPr>
          <w:i/>
          <w:iCs/>
          <w:lang w:val="en"/>
        </w:rPr>
        <w:t>.</w:t>
      </w:r>
      <w:r w:rsidR="004A1B2B">
        <w:rPr>
          <w:i/>
          <w:iCs/>
          <w:lang w:val="en"/>
        </w:rPr>
        <w:t xml:space="preserve"> </w:t>
      </w:r>
      <w:r w:rsidR="004A1B2B" w:rsidRPr="004A1B2B">
        <w:rPr>
          <w:lang w:val="en"/>
        </w:rPr>
        <w:t>Berikut ini</w:t>
      </w:r>
      <w:r w:rsidR="004A1B2B">
        <w:rPr>
          <w:i/>
          <w:iCs/>
          <w:lang w:val="en"/>
        </w:rPr>
        <w:t xml:space="preserve"> </w:t>
      </w:r>
      <w:r w:rsidR="004A1B2B">
        <w:rPr>
          <w:lang w:val="en"/>
        </w:rPr>
        <w:t xml:space="preserve">hasil evaluasi model yang menggunakan 50 </w:t>
      </w:r>
      <w:proofErr w:type="gramStart"/>
      <w:r w:rsidR="004A1B2B">
        <w:rPr>
          <w:i/>
          <w:iCs/>
          <w:lang w:val="en"/>
        </w:rPr>
        <w:t>epoch</w:t>
      </w:r>
      <w:proofErr w:type="gramEnd"/>
      <w:r w:rsidR="004A1B2B">
        <w:rPr>
          <w:i/>
          <w:iCs/>
          <w:lang w:val="en"/>
        </w:rPr>
        <w:t>.</w:t>
      </w:r>
    </w:p>
    <w:p w14:paraId="1DE25DC3" w14:textId="77777777" w:rsidR="004A1B2B" w:rsidRDefault="004A1B2B" w:rsidP="00454150">
      <w:pPr>
        <w:rPr>
          <w:i/>
          <w:iCs/>
          <w:lang w:val="en"/>
        </w:rPr>
      </w:pPr>
    </w:p>
    <w:p w14:paraId="3A6643C0" w14:textId="77777777" w:rsidR="004A1B2B" w:rsidRDefault="004A1B2B" w:rsidP="004A1B2B">
      <w:pPr>
        <w:keepNext/>
        <w:ind w:firstLine="0"/>
      </w:pPr>
      <w:r>
        <w:rPr>
          <w:noProof/>
        </w:rPr>
        <w:drawing>
          <wp:inline distT="0" distB="0" distL="0" distR="0" wp14:anchorId="6DA628E1" wp14:editId="100A5CDB">
            <wp:extent cx="2637155" cy="451849"/>
            <wp:effectExtent l="19050" t="19050" r="10795"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37155" cy="451849"/>
                    </a:xfrm>
                    <a:prstGeom prst="rect">
                      <a:avLst/>
                    </a:prstGeom>
                    <a:ln w="3175" cap="sq">
                      <a:solidFill>
                        <a:schemeClr val="tx1"/>
                      </a:solidFill>
                      <a:prstDash val="solid"/>
                      <a:miter lim="800000"/>
                    </a:ln>
                    <a:effectLst/>
                  </pic:spPr>
                </pic:pic>
              </a:graphicData>
            </a:graphic>
          </wp:inline>
        </w:drawing>
      </w:r>
    </w:p>
    <w:p w14:paraId="03EA86F7" w14:textId="03462743" w:rsidR="004A1B2B" w:rsidRDefault="004A1B2B" w:rsidP="004A1B2B">
      <w:pPr>
        <w:pStyle w:val="Caption"/>
        <w:rPr>
          <w:i/>
          <w:iCs w:val="0"/>
          <w:lang w:val="en"/>
        </w:rPr>
      </w:pPr>
      <w:r>
        <w:t xml:space="preserve">Gambar </w:t>
      </w:r>
      <w:fldSimple w:instr=" SEQ Gambar \* ARABIC ">
        <w:r w:rsidR="00574D75">
          <w:rPr>
            <w:noProof/>
          </w:rPr>
          <w:t>8</w:t>
        </w:r>
      </w:fldSimple>
      <w:r w:rsidR="00A15B96">
        <w:t xml:space="preserve">. Nilai </w:t>
      </w:r>
      <w:r w:rsidR="00A15B96" w:rsidRPr="008A1F16">
        <w:rPr>
          <w:i/>
          <w:iCs w:val="0"/>
        </w:rPr>
        <w:t>evaluation</w:t>
      </w:r>
      <w:r w:rsidR="00A15B96">
        <w:t xml:space="preserve"> model</w:t>
      </w:r>
    </w:p>
    <w:p w14:paraId="5EB7851B" w14:textId="77777777" w:rsidR="00A15B96" w:rsidRDefault="004A1B2B" w:rsidP="007A70FC">
      <w:pPr>
        <w:keepNext/>
        <w:ind w:firstLine="0"/>
        <w:jc w:val="center"/>
      </w:pPr>
      <w:r w:rsidRPr="00691C26">
        <w:rPr>
          <w:noProof/>
        </w:rPr>
        <w:drawing>
          <wp:inline distT="0" distB="0" distL="0" distR="0" wp14:anchorId="19759B65" wp14:editId="1D89BD05">
            <wp:extent cx="2482850" cy="2482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82850" cy="2482850"/>
                    </a:xfrm>
                    <a:prstGeom prst="rect">
                      <a:avLst/>
                    </a:prstGeom>
                  </pic:spPr>
                </pic:pic>
              </a:graphicData>
            </a:graphic>
          </wp:inline>
        </w:drawing>
      </w:r>
    </w:p>
    <w:p w14:paraId="0F7689E3" w14:textId="29F65013" w:rsidR="004A1B2B" w:rsidRPr="00A15B96" w:rsidRDefault="00A15B96" w:rsidP="00A15B96">
      <w:pPr>
        <w:pStyle w:val="Caption"/>
        <w:rPr>
          <w:lang w:val="en"/>
        </w:rPr>
      </w:pPr>
      <w:r>
        <w:t xml:space="preserve">Gambar </w:t>
      </w:r>
      <w:fldSimple w:instr=" SEQ Gambar \* ARABIC ">
        <w:r w:rsidR="00574D75">
          <w:rPr>
            <w:noProof/>
          </w:rPr>
          <w:t>9</w:t>
        </w:r>
      </w:fldSimple>
      <w:r>
        <w:t xml:space="preserve"> Grafik </w:t>
      </w:r>
      <w:r>
        <w:rPr>
          <w:i/>
          <w:iCs w:val="0"/>
        </w:rPr>
        <w:t xml:space="preserve">training </w:t>
      </w:r>
      <w:r>
        <w:t>model</w:t>
      </w:r>
    </w:p>
    <w:p w14:paraId="736A4EE9" w14:textId="756F4AA2" w:rsidR="00867A73" w:rsidRDefault="00867A73" w:rsidP="00A15B96">
      <w:pPr>
        <w:ind w:firstLine="0"/>
        <w:rPr>
          <w:b/>
          <w:bCs/>
          <w:i/>
          <w:iCs/>
          <w:color w:val="000000"/>
        </w:rPr>
      </w:pPr>
    </w:p>
    <w:p w14:paraId="07558485" w14:textId="77777777" w:rsidR="00172625" w:rsidRDefault="007A70FC" w:rsidP="007A70FC">
      <w:r w:rsidRPr="007A70FC">
        <w:t xml:space="preserve">Dari gambar </w:t>
      </w:r>
      <w:r>
        <w:t>8</w:t>
      </w:r>
      <w:r w:rsidRPr="007A70FC">
        <w:t xml:space="preserve"> dan </w:t>
      </w:r>
      <w:r>
        <w:t>9</w:t>
      </w:r>
      <w:r w:rsidRPr="007A70FC">
        <w:t xml:space="preserve"> menyatakan bahwa model memiliki akurasi yang bagus yaitu dengan nilai </w:t>
      </w:r>
      <w:r w:rsidRPr="007A70FC">
        <w:rPr>
          <w:i/>
          <w:iCs/>
        </w:rPr>
        <w:t>training accuracy</w:t>
      </w:r>
      <w:r w:rsidRPr="007A70FC">
        <w:t xml:space="preserve"> sebesar 99.69%, </w:t>
      </w:r>
      <w:r w:rsidRPr="007A70FC">
        <w:rPr>
          <w:i/>
          <w:iCs/>
        </w:rPr>
        <w:t xml:space="preserve">validation </w:t>
      </w:r>
      <w:r w:rsidRPr="007A70FC">
        <w:rPr>
          <w:i/>
          <w:iCs/>
        </w:rPr>
        <w:lastRenderedPageBreak/>
        <w:t>accuracy</w:t>
      </w:r>
      <w:r w:rsidRPr="007A70FC">
        <w:t xml:space="preserve"> sebesar 99.65%, </w:t>
      </w:r>
      <w:r w:rsidRPr="007A70FC">
        <w:rPr>
          <w:i/>
          <w:iCs/>
        </w:rPr>
        <w:t>training loss</w:t>
      </w:r>
      <w:r w:rsidRPr="007A70FC">
        <w:t xml:space="preserve"> sebesar 1.76% dan </w:t>
      </w:r>
      <w:r w:rsidRPr="007A70FC">
        <w:rPr>
          <w:i/>
          <w:iCs/>
        </w:rPr>
        <w:t>validation loss</w:t>
      </w:r>
      <w:r w:rsidRPr="007A70FC">
        <w:t xml:space="preserve"> sebesar 2.64%.</w:t>
      </w:r>
      <w:r>
        <w:t xml:space="preserve"> </w:t>
      </w:r>
    </w:p>
    <w:p w14:paraId="716CFC7B" w14:textId="3E82A719" w:rsidR="009C56C3" w:rsidRDefault="007A70FC" w:rsidP="009C56C3">
      <w:pPr>
        <w:rPr>
          <w:i/>
          <w:iCs/>
        </w:rPr>
      </w:pPr>
      <w:r>
        <w:t xml:space="preserve">Selanjutnya </w:t>
      </w:r>
      <w:r w:rsidR="00172625">
        <w:t xml:space="preserve">evaluasi model dengan </w:t>
      </w:r>
      <w:r w:rsidR="00172625">
        <w:rPr>
          <w:i/>
          <w:iCs/>
        </w:rPr>
        <w:t xml:space="preserve">confusion matrix. </w:t>
      </w:r>
      <w:r w:rsidR="00172625">
        <w:t xml:space="preserve">Berikut ini gambar 10 hasil </w:t>
      </w:r>
      <w:r w:rsidR="00172625" w:rsidRPr="00172625">
        <w:rPr>
          <w:i/>
          <w:iCs/>
        </w:rPr>
        <w:t>confusion matrix</w:t>
      </w:r>
      <w:r w:rsidR="00F63B1E">
        <w:rPr>
          <w:i/>
          <w:iCs/>
        </w:rPr>
        <w:t>.</w:t>
      </w:r>
    </w:p>
    <w:p w14:paraId="35513802" w14:textId="77777777" w:rsidR="008A1F16" w:rsidRDefault="008A1F16" w:rsidP="009C56C3">
      <w:pPr>
        <w:rPr>
          <w:i/>
          <w:iCs/>
        </w:rPr>
      </w:pPr>
    </w:p>
    <w:p w14:paraId="15CB952B" w14:textId="77777777" w:rsidR="009C56C3" w:rsidRDefault="009C56C3" w:rsidP="009C56C3">
      <w:pPr>
        <w:keepNext/>
        <w:ind w:firstLine="0"/>
        <w:jc w:val="center"/>
      </w:pPr>
      <w:r>
        <w:rPr>
          <w:noProof/>
        </w:rPr>
        <w:drawing>
          <wp:inline distT="0" distB="0" distL="0" distR="0" wp14:anchorId="42806635" wp14:editId="68C007CA">
            <wp:extent cx="2637155" cy="2261555"/>
            <wp:effectExtent l="19050" t="19050" r="10795" b="247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37155" cy="2261555"/>
                    </a:xfrm>
                    <a:prstGeom prst="rect">
                      <a:avLst/>
                    </a:prstGeom>
                    <a:ln w="3175" cap="sq">
                      <a:solidFill>
                        <a:srgbClr val="000000"/>
                      </a:solidFill>
                      <a:prstDash val="solid"/>
                      <a:miter lim="800000"/>
                    </a:ln>
                    <a:effectLst/>
                  </pic:spPr>
                </pic:pic>
              </a:graphicData>
            </a:graphic>
          </wp:inline>
        </w:drawing>
      </w:r>
    </w:p>
    <w:p w14:paraId="57B24E4C" w14:textId="2B26A9D4" w:rsidR="00F63B1E" w:rsidRDefault="009C56C3" w:rsidP="009C56C3">
      <w:pPr>
        <w:pStyle w:val="Caption"/>
        <w:rPr>
          <w:i/>
          <w:iCs w:val="0"/>
        </w:rPr>
      </w:pPr>
      <w:r>
        <w:t xml:space="preserve">Gambar </w:t>
      </w:r>
      <w:fldSimple w:instr=" SEQ Gambar \* ARABIC ">
        <w:r w:rsidR="00574D75">
          <w:rPr>
            <w:noProof/>
          </w:rPr>
          <w:t>10</w:t>
        </w:r>
      </w:fldSimple>
      <w:r>
        <w:t xml:space="preserve">. </w:t>
      </w:r>
      <w:r w:rsidRPr="009C56C3">
        <w:rPr>
          <w:i/>
          <w:iCs w:val="0"/>
        </w:rPr>
        <w:t>Confusion matrix</w:t>
      </w:r>
    </w:p>
    <w:p w14:paraId="10C05B7E" w14:textId="77777777" w:rsidR="008A1F16" w:rsidRPr="008A1F16" w:rsidRDefault="008A1F16" w:rsidP="008A1F16"/>
    <w:p w14:paraId="575309A7" w14:textId="306C0AB0" w:rsidR="00BF23A1" w:rsidRDefault="009C56C3" w:rsidP="007A70FC">
      <w:pPr>
        <w:ind w:firstLine="0"/>
      </w:pPr>
      <w:r w:rsidRPr="00C862D7">
        <w:t xml:space="preserve">Berikut ini perhitungan akurasi dari </w:t>
      </w:r>
      <w:r w:rsidRPr="00C862D7">
        <w:rPr>
          <w:i/>
          <w:iCs/>
        </w:rPr>
        <w:t xml:space="preserve">confusion matrix </w:t>
      </w:r>
      <w:r w:rsidRPr="00770F07">
        <w:rPr>
          <w:i/>
          <w:iCs/>
        </w:rPr>
        <w:t>model</w:t>
      </w:r>
      <w:r w:rsidRPr="00C862D7">
        <w:t xml:space="preserve"> </w:t>
      </w:r>
      <w:r w:rsidR="00AF4B24">
        <w:t>pada G</w:t>
      </w:r>
      <w:r w:rsidRPr="00C862D7">
        <w:t>ambar</w:t>
      </w:r>
      <w:r w:rsidR="00AF4B24">
        <w:t xml:space="preserve"> 10</w:t>
      </w:r>
      <w:r w:rsidR="00BF23A1">
        <w:t>.</w:t>
      </w:r>
    </w:p>
    <w:p w14:paraId="13C9769E" w14:textId="763083A1" w:rsidR="00AF4B24" w:rsidRPr="00B14561" w:rsidRDefault="00AF4B24" w:rsidP="007A70FC">
      <w:pPr>
        <w:ind w:firstLine="0"/>
      </w:pP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0"/>
        <w:gridCol w:w="875"/>
      </w:tblGrid>
      <w:tr w:rsidR="00A2508B" w14:paraId="090B7D5D" w14:textId="77777777" w:rsidTr="004C43B7">
        <w:tc>
          <w:tcPr>
            <w:tcW w:w="3798" w:type="dxa"/>
          </w:tcPr>
          <w:p w14:paraId="2160C4DD" w14:textId="4E07EF97" w:rsidR="00A2508B" w:rsidRPr="00A2508B" w:rsidRDefault="00A2508B" w:rsidP="00A370B9">
            <m:oMathPara>
              <m:oMathParaPr>
                <m:jc m:val="left"/>
              </m:oMathParaPr>
              <m:oMath>
                <m:r>
                  <w:rPr>
                    <w:rFonts w:ascii="Cambria Math" w:hAnsi="Cambria Math"/>
                  </w:rPr>
                  <m:t xml:space="preserve">Akurasi= </m:t>
                </m:r>
                <m:f>
                  <m:fPr>
                    <m:ctrlPr>
                      <w:rPr>
                        <w:rFonts w:ascii="Cambria Math" w:hAnsi="Cambria Math"/>
                        <w:i/>
                      </w:rPr>
                    </m:ctrlPr>
                  </m:fPr>
                  <m:num>
                    <m:r>
                      <w:rPr>
                        <w:rFonts w:ascii="Cambria Math" w:hAnsi="Cambria Math"/>
                      </w:rPr>
                      <m:t>Jumlah true positif</m:t>
                    </m:r>
                  </m:num>
                  <m:den>
                    <m:r>
                      <w:rPr>
                        <w:rFonts w:ascii="Cambria Math" w:hAnsi="Cambria Math"/>
                      </w:rPr>
                      <m:t>Jumlah data test</m:t>
                    </m:r>
                  </m:den>
                </m:f>
              </m:oMath>
            </m:oMathPara>
          </w:p>
          <w:p w14:paraId="217F4E25" w14:textId="77777777" w:rsidR="00A2508B" w:rsidRPr="00A2508B" w:rsidRDefault="00A2508B" w:rsidP="00A370B9"/>
          <w:p w14:paraId="584D3A04" w14:textId="2BE5B690" w:rsidR="00A2508B" w:rsidRPr="00A2508B" w:rsidRDefault="00A2508B" w:rsidP="00A370B9">
            <m:oMathPara>
              <m:oMathParaPr>
                <m:jc m:val="left"/>
              </m:oMathParaPr>
              <m:oMath>
                <m:r>
                  <m:rPr>
                    <m:nor/>
                  </m:rPr>
                  <w:rPr>
                    <w:rFonts w:ascii="Cambria Math"/>
                  </w:rPr>
                  <m:t xml:space="preserve">                  </m:t>
                </m:r>
                <m:r>
                  <m:rPr>
                    <m:nor/>
                  </m:rPr>
                  <m:t>=</m:t>
                </m:r>
                <m:f>
                  <m:fPr>
                    <m:ctrlPr>
                      <w:rPr>
                        <w:rFonts w:ascii="Cambria Math" w:hAnsi="Cambria Math"/>
                        <w:i/>
                      </w:rPr>
                    </m:ctrlPr>
                  </m:fPr>
                  <m:num>
                    <m:r>
                      <w:rPr>
                        <w:rFonts w:ascii="Cambria Math" w:hAnsi="Cambria Math"/>
                      </w:rPr>
                      <m:t>99+102+118</m:t>
                    </m:r>
                  </m:num>
                  <m:den>
                    <m:r>
                      <w:rPr>
                        <w:rFonts w:ascii="Cambria Math" w:hAnsi="Cambria Math"/>
                      </w:rPr>
                      <m:t>320</m:t>
                    </m:r>
                  </m:den>
                </m:f>
              </m:oMath>
            </m:oMathPara>
          </w:p>
          <w:p w14:paraId="269972FA" w14:textId="77777777" w:rsidR="00A2508B" w:rsidRPr="00A2508B" w:rsidRDefault="00A2508B" w:rsidP="00A370B9"/>
          <w:p w14:paraId="385E142F" w14:textId="35A9CC1B" w:rsidR="00A2508B" w:rsidRPr="00144703" w:rsidRDefault="00A2508B" w:rsidP="00A370B9">
            <m:oMathPara>
              <m:oMathParaPr>
                <m:jc m:val="left"/>
              </m:oMathParaPr>
              <m:oMath>
                <m:r>
                  <m:rPr>
                    <m:nor/>
                  </m:rPr>
                  <w:rPr>
                    <w:rFonts w:ascii="Cambria Math"/>
                  </w:rPr>
                  <m:t xml:space="preserve">                  = 99.69%</m:t>
                </m:r>
              </m:oMath>
            </m:oMathPara>
          </w:p>
        </w:tc>
        <w:tc>
          <w:tcPr>
            <w:tcW w:w="597" w:type="dxa"/>
            <w:vAlign w:val="bottom"/>
          </w:tcPr>
          <w:p w14:paraId="0C3930A2" w14:textId="77777777" w:rsidR="00A2508B" w:rsidRDefault="00A2508B" w:rsidP="004C43B7">
            <w:pPr>
              <w:jc w:val="right"/>
            </w:pPr>
            <w:r>
              <w:t>(1)</w:t>
            </w:r>
          </w:p>
        </w:tc>
      </w:tr>
    </w:tbl>
    <w:p w14:paraId="27AF9711" w14:textId="77777777" w:rsidR="00430229" w:rsidRDefault="00430229" w:rsidP="00430229">
      <w:pPr>
        <w:ind w:firstLine="0"/>
      </w:pPr>
    </w:p>
    <w:p w14:paraId="697444CB" w14:textId="6975CB36" w:rsidR="007A70FC" w:rsidRDefault="00430229" w:rsidP="00430229">
      <w:pPr>
        <w:ind w:firstLine="0"/>
      </w:pPr>
      <w:r w:rsidRPr="00430229">
        <w:t xml:space="preserve">Maka, hasil akurasi model dari jumlah data test sebanyak 320 data citra adalah </w:t>
      </w:r>
      <w:r w:rsidR="00003810">
        <w:t>99.69</w:t>
      </w:r>
      <w:r w:rsidRPr="00430229">
        <w:t>%.</w:t>
      </w:r>
    </w:p>
    <w:p w14:paraId="2C6A1067" w14:textId="0F7BB332" w:rsidR="00430229" w:rsidRDefault="00430229" w:rsidP="00430229">
      <w:pPr>
        <w:ind w:firstLine="0"/>
      </w:pPr>
    </w:p>
    <w:p w14:paraId="17963C3D" w14:textId="77777777" w:rsidR="00C53042" w:rsidRDefault="00C53042" w:rsidP="00430229">
      <w:pPr>
        <w:ind w:firstLine="0"/>
      </w:pPr>
    </w:p>
    <w:p w14:paraId="2A8A1AD2" w14:textId="2F1B97C1"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Deployment</w:t>
      </w:r>
    </w:p>
    <w:p w14:paraId="7EA659C1" w14:textId="3E2666ED" w:rsidR="00F56D4F" w:rsidRDefault="00F56D4F" w:rsidP="00F56D4F">
      <w:r w:rsidRPr="00F56D4F">
        <w:t xml:space="preserve">Melakukan penerapan dan deployment model yang telah dibangun ke dalam aplikasi </w:t>
      </w:r>
      <w:r w:rsidRPr="005A1FC4">
        <w:rPr>
          <w:i/>
          <w:iCs/>
        </w:rPr>
        <w:t>mobile</w:t>
      </w:r>
      <w:r w:rsidRPr="00F56D4F">
        <w:t xml:space="preserve">, sehingga aplikasi dapat diunduh dan dapat digunakan oleh siapapun yang menggunakan </w:t>
      </w:r>
      <w:r w:rsidRPr="005A1FC4">
        <w:rPr>
          <w:i/>
          <w:iCs/>
        </w:rPr>
        <w:t>smartphone</w:t>
      </w:r>
      <w:r w:rsidRPr="00F56D4F">
        <w:t xml:space="preserve"> dengan sistem operasi Android.</w:t>
      </w:r>
      <w:r>
        <w:t xml:space="preserve"> </w:t>
      </w:r>
      <w:r w:rsidRPr="00D652CC">
        <w:t xml:space="preserve">Berikut ini adalah tampilan dari aplikasi </w:t>
      </w:r>
      <w:r w:rsidRPr="00362DCF">
        <w:rPr>
          <w:i/>
          <w:iCs/>
        </w:rPr>
        <w:t>mobile</w:t>
      </w:r>
      <w:r w:rsidRPr="00D652CC">
        <w:t xml:space="preserve"> yang telah berhasil dikembangkan dan dibangun dengan berbagai fitur yang dirancang untuk memenuhi kebutuhan pengguna secara optimal</w:t>
      </w:r>
      <w:r w:rsidR="00227236">
        <w:t xml:space="preserve"> yang bernama “PotatoGuard”</w:t>
      </w:r>
      <w:r w:rsidRPr="00D652CC">
        <w:t>.</w:t>
      </w:r>
    </w:p>
    <w:p w14:paraId="624756CE" w14:textId="65DA0C54" w:rsidR="00D761E0" w:rsidRDefault="00D761E0" w:rsidP="00D761E0">
      <w:pPr>
        <w:ind w:firstLine="0"/>
      </w:pPr>
    </w:p>
    <w:p w14:paraId="57B47B56" w14:textId="77777777" w:rsidR="00D761E0" w:rsidRDefault="00D761E0" w:rsidP="00D761E0">
      <w:pPr>
        <w:keepNext/>
        <w:ind w:firstLine="0"/>
        <w:jc w:val="center"/>
      </w:pPr>
      <w:r>
        <w:rPr>
          <w:noProof/>
        </w:rPr>
        <w:drawing>
          <wp:inline distT="0" distB="0" distL="0" distR="0" wp14:anchorId="4D64B21D" wp14:editId="1281886C">
            <wp:extent cx="809979" cy="1800000"/>
            <wp:effectExtent l="19050" t="19050" r="28575"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9979" cy="1800000"/>
                    </a:xfrm>
                    <a:prstGeom prst="rect">
                      <a:avLst/>
                    </a:prstGeom>
                    <a:ln w="19050" cap="sq">
                      <a:solidFill>
                        <a:srgbClr val="000000"/>
                      </a:solidFill>
                      <a:prstDash val="solid"/>
                      <a:miter lim="800000"/>
                    </a:ln>
                    <a:effectLst/>
                  </pic:spPr>
                </pic:pic>
              </a:graphicData>
            </a:graphic>
          </wp:inline>
        </w:drawing>
      </w:r>
    </w:p>
    <w:p w14:paraId="7917D724" w14:textId="4EC9FF22" w:rsidR="00D761E0" w:rsidRDefault="00D761E0" w:rsidP="00D761E0">
      <w:pPr>
        <w:pStyle w:val="Caption"/>
      </w:pPr>
      <w:r>
        <w:t xml:space="preserve">Gambar </w:t>
      </w:r>
      <w:fldSimple w:instr=" SEQ Gambar \* ARABIC ">
        <w:r w:rsidR="00574D75">
          <w:rPr>
            <w:noProof/>
          </w:rPr>
          <w:t>11</w:t>
        </w:r>
      </w:fldSimple>
      <w:r>
        <w:t xml:space="preserve">. Halaman </w:t>
      </w:r>
      <w:r w:rsidRPr="00D761E0">
        <w:rPr>
          <w:i/>
          <w:iCs w:val="0"/>
        </w:rPr>
        <w:t>onboarding</w:t>
      </w:r>
    </w:p>
    <w:p w14:paraId="07060A61" w14:textId="0DC8E7DC" w:rsidR="00227236" w:rsidRDefault="00227236" w:rsidP="00227236">
      <w:pPr>
        <w:ind w:firstLine="0"/>
      </w:pPr>
    </w:p>
    <w:p w14:paraId="6F73945F" w14:textId="6EB3D893" w:rsidR="00227236" w:rsidRDefault="00227236" w:rsidP="00227236">
      <w:pPr>
        <w:ind w:firstLine="0"/>
      </w:pPr>
      <w:r>
        <w:t>Pertama,</w:t>
      </w:r>
      <w:r w:rsidR="002A36D3">
        <w:t xml:space="preserve"> Gambar 11 adalah</w:t>
      </w:r>
      <w:r>
        <w:t xml:space="preserve"> halaman </w:t>
      </w:r>
      <w:r w:rsidR="00AB2A15" w:rsidRPr="00AB2A15">
        <w:rPr>
          <w:i/>
          <w:iCs/>
        </w:rPr>
        <w:t>onboarding</w:t>
      </w:r>
      <w:r w:rsidR="00AB2A15">
        <w:t xml:space="preserve">. </w:t>
      </w:r>
      <w:r w:rsidR="00AC23FE">
        <w:t>Halaman ini merupakan halaman pertama yang muncul sebelum ke halaman utama aplikasi</w:t>
      </w:r>
      <w:r w:rsidR="00D761E0">
        <w:t xml:space="preserve">. </w:t>
      </w:r>
    </w:p>
    <w:p w14:paraId="0488751E" w14:textId="0201C12A" w:rsidR="002A36D3" w:rsidRDefault="002A36D3" w:rsidP="00227236">
      <w:pPr>
        <w:ind w:firstLine="0"/>
      </w:pPr>
    </w:p>
    <w:p w14:paraId="0C9D1CB0" w14:textId="77777777" w:rsidR="00C17E29" w:rsidRDefault="002A36D3" w:rsidP="00C17E29">
      <w:pPr>
        <w:keepNext/>
        <w:ind w:firstLine="0"/>
        <w:jc w:val="center"/>
      </w:pPr>
      <w:r>
        <w:rPr>
          <w:noProof/>
        </w:rPr>
        <w:drawing>
          <wp:inline distT="0" distB="0" distL="0" distR="0" wp14:anchorId="5D21E832" wp14:editId="4C4ECD95">
            <wp:extent cx="728979" cy="1620000"/>
            <wp:effectExtent l="19050" t="19050" r="14605"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8979" cy="1620000"/>
                    </a:xfrm>
                    <a:prstGeom prst="rect">
                      <a:avLst/>
                    </a:prstGeom>
                    <a:ln w="19050">
                      <a:solidFill>
                        <a:schemeClr val="tx1"/>
                      </a:solidFill>
                    </a:ln>
                  </pic:spPr>
                </pic:pic>
              </a:graphicData>
            </a:graphic>
          </wp:inline>
        </w:drawing>
      </w:r>
    </w:p>
    <w:p w14:paraId="185C23C1" w14:textId="6506AE71" w:rsidR="002A36D3" w:rsidRDefault="00C17E29" w:rsidP="00C17E29">
      <w:pPr>
        <w:pStyle w:val="Caption"/>
      </w:pPr>
      <w:r>
        <w:t xml:space="preserve">Gambar </w:t>
      </w:r>
      <w:fldSimple w:instr=" SEQ Gambar \* ARABIC ">
        <w:r w:rsidR="00574D75">
          <w:rPr>
            <w:noProof/>
          </w:rPr>
          <w:t>12</w:t>
        </w:r>
      </w:fldSimple>
      <w:r w:rsidR="00D6378A">
        <w:t>.</w:t>
      </w:r>
      <w:r>
        <w:t xml:space="preserve"> Halaman utama</w:t>
      </w:r>
    </w:p>
    <w:p w14:paraId="2C55997B" w14:textId="6AEDD1AF" w:rsidR="00F56D4F" w:rsidRDefault="00F56D4F" w:rsidP="00F56D4F">
      <w:pPr>
        <w:ind w:firstLine="0"/>
      </w:pPr>
    </w:p>
    <w:p w14:paraId="409203C9" w14:textId="2D9C8182" w:rsidR="00F56D4F" w:rsidRDefault="00C17E29" w:rsidP="00F56D4F">
      <w:pPr>
        <w:ind w:firstLine="0"/>
      </w:pPr>
      <w:r>
        <w:t>Kedua, Gambar 12 halaman utama. Menampilkan semua jenis klasifikasi daun kentang, dan terdapat tombol untuk membuka halaman kamera. Berikut gambar 4.8 halaman utama</w:t>
      </w:r>
    </w:p>
    <w:p w14:paraId="6821330A" w14:textId="5CAFE62A" w:rsidR="00C17E29" w:rsidRDefault="00C17E29" w:rsidP="00F56D4F">
      <w:pPr>
        <w:ind w:firstLine="0"/>
      </w:pPr>
    </w:p>
    <w:p w14:paraId="2A6C8577" w14:textId="77777777" w:rsidR="00D6378A" w:rsidRDefault="00C17E29" w:rsidP="00D6378A">
      <w:pPr>
        <w:keepNext/>
        <w:ind w:firstLine="0"/>
        <w:jc w:val="center"/>
      </w:pPr>
      <w:r>
        <w:rPr>
          <w:noProof/>
        </w:rPr>
        <w:drawing>
          <wp:inline distT="0" distB="0" distL="0" distR="0" wp14:anchorId="20CA447D" wp14:editId="71194012">
            <wp:extent cx="728978" cy="162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8978" cy="1620000"/>
                    </a:xfrm>
                    <a:prstGeom prst="rect">
                      <a:avLst/>
                    </a:prstGeom>
                  </pic:spPr>
                </pic:pic>
              </a:graphicData>
            </a:graphic>
          </wp:inline>
        </w:drawing>
      </w:r>
    </w:p>
    <w:p w14:paraId="16C6B5B6" w14:textId="046FB0E6" w:rsidR="00AE7884" w:rsidRDefault="00D6378A" w:rsidP="00D6378A">
      <w:pPr>
        <w:pStyle w:val="Caption"/>
      </w:pPr>
      <w:r>
        <w:t xml:space="preserve">Gambar </w:t>
      </w:r>
      <w:fldSimple w:instr=" SEQ Gambar \* ARABIC ">
        <w:r w:rsidR="00574D75">
          <w:rPr>
            <w:noProof/>
          </w:rPr>
          <w:t>13</w:t>
        </w:r>
      </w:fldSimple>
      <w:r>
        <w:t>. Halaman kamera</w:t>
      </w:r>
    </w:p>
    <w:p w14:paraId="63FEE1FE" w14:textId="77777777" w:rsidR="00D418FF" w:rsidRPr="00D418FF" w:rsidRDefault="00D418FF" w:rsidP="00D418FF"/>
    <w:p w14:paraId="53C767FA" w14:textId="4D6F027A" w:rsidR="00D418FF" w:rsidRDefault="00D6378A" w:rsidP="00D6378A">
      <w:pPr>
        <w:ind w:firstLine="0"/>
      </w:pPr>
      <w:r>
        <w:t>Ketiga, Gambar 13 halaman kamera. Berfungsi untuk mengambil mengambil citra daun kentang yang akan dideteksi dan diklasifikasi</w:t>
      </w:r>
    </w:p>
    <w:p w14:paraId="3F474F0B" w14:textId="77777777" w:rsidR="00D418FF" w:rsidRDefault="00D418FF" w:rsidP="00D418FF">
      <w:pPr>
        <w:keepNext/>
        <w:ind w:firstLine="0"/>
        <w:jc w:val="center"/>
      </w:pPr>
      <w:r>
        <w:rPr>
          <w:noProof/>
        </w:rPr>
        <w:lastRenderedPageBreak/>
        <w:drawing>
          <wp:inline distT="0" distB="0" distL="0" distR="0" wp14:anchorId="6A5E7636" wp14:editId="29DDBF97">
            <wp:extent cx="728978" cy="162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8978" cy="1620000"/>
                    </a:xfrm>
                    <a:prstGeom prst="rect">
                      <a:avLst/>
                    </a:prstGeom>
                  </pic:spPr>
                </pic:pic>
              </a:graphicData>
            </a:graphic>
          </wp:inline>
        </w:drawing>
      </w:r>
    </w:p>
    <w:p w14:paraId="36BEEAB2" w14:textId="2265C388" w:rsidR="00D418FF" w:rsidRDefault="00D418FF" w:rsidP="00D418FF">
      <w:pPr>
        <w:pStyle w:val="Caption"/>
      </w:pPr>
      <w:r>
        <w:t xml:space="preserve">Gambar </w:t>
      </w:r>
      <w:fldSimple w:instr=" SEQ Gambar \* ARABIC ">
        <w:r w:rsidR="00574D75">
          <w:rPr>
            <w:noProof/>
          </w:rPr>
          <w:t>14</w:t>
        </w:r>
      </w:fldSimple>
      <w:r>
        <w:t>. Halaman klasifikasi</w:t>
      </w:r>
    </w:p>
    <w:p w14:paraId="5B798D8E" w14:textId="613865F6" w:rsidR="00D418FF" w:rsidRDefault="00D418FF" w:rsidP="00D418FF"/>
    <w:p w14:paraId="4BAC855A" w14:textId="7A6B116E" w:rsidR="00D418FF" w:rsidRDefault="00D418FF" w:rsidP="00AF1C00">
      <w:pPr>
        <w:ind w:firstLine="0"/>
      </w:pPr>
      <w:r>
        <w:t>Keempat, Gambar 14 halaman klasifikasi</w:t>
      </w:r>
      <w:r w:rsidR="003B0423">
        <w:t>. Fitur utama dalam aplikasi ini, fungsinya yaitu menerima inputan citra dari halaman kamera lalu kemudian diklasifikasi jenis penyakitnya</w:t>
      </w:r>
    </w:p>
    <w:p w14:paraId="7888AE8E" w14:textId="2E9D78B2" w:rsidR="003B0423" w:rsidRDefault="003B0423" w:rsidP="00D418FF"/>
    <w:p w14:paraId="7D2FF746" w14:textId="77777777" w:rsidR="008A1F16" w:rsidRDefault="003B0423" w:rsidP="008A1F16">
      <w:pPr>
        <w:keepNext/>
        <w:ind w:firstLine="0"/>
        <w:jc w:val="center"/>
      </w:pPr>
      <w:r>
        <w:rPr>
          <w:noProof/>
        </w:rPr>
        <w:drawing>
          <wp:inline distT="0" distB="0" distL="0" distR="0" wp14:anchorId="1097A65D" wp14:editId="5B5A9C6D">
            <wp:extent cx="696579" cy="1548000"/>
            <wp:effectExtent l="19050" t="19050" r="27940"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96579" cy="1548000"/>
                    </a:xfrm>
                    <a:prstGeom prst="rect">
                      <a:avLst/>
                    </a:prstGeom>
                    <a:ln w="19050">
                      <a:solidFill>
                        <a:schemeClr val="tx1"/>
                      </a:solidFill>
                    </a:ln>
                  </pic:spPr>
                </pic:pic>
              </a:graphicData>
            </a:graphic>
          </wp:inline>
        </w:drawing>
      </w:r>
    </w:p>
    <w:p w14:paraId="51C4F286" w14:textId="7E65D6E7" w:rsidR="003B0423" w:rsidRDefault="008A1F16" w:rsidP="008A1F16">
      <w:pPr>
        <w:pStyle w:val="Caption"/>
      </w:pPr>
      <w:r>
        <w:t xml:space="preserve">Gambar </w:t>
      </w:r>
      <w:fldSimple w:instr=" SEQ Gambar \* ARABIC ">
        <w:r w:rsidR="00574D75">
          <w:rPr>
            <w:noProof/>
          </w:rPr>
          <w:t>15</w:t>
        </w:r>
      </w:fldSimple>
      <w:r>
        <w:t>. Halaman detail penyakit</w:t>
      </w:r>
    </w:p>
    <w:p w14:paraId="217E52E0" w14:textId="063E1560" w:rsidR="008A1F16" w:rsidRDefault="008A1F16" w:rsidP="008A1F16">
      <w:pPr>
        <w:ind w:firstLine="0"/>
      </w:pPr>
    </w:p>
    <w:p w14:paraId="16C6A79E" w14:textId="0D897CE3" w:rsidR="008A1F16" w:rsidRPr="008A1F16" w:rsidRDefault="008A1F16" w:rsidP="00AF1C00">
      <w:pPr>
        <w:ind w:firstLine="0"/>
      </w:pPr>
      <w:r>
        <w:t>Kelima, Gambar 15 halaman detail penyakit. Menampilkan detail penyakit yang sudah diklasifikasi dari halaman klasifikasi, juga berisi mengenai penyebab, gejala, dan cara pengendalian dari penyakitnya</w:t>
      </w:r>
    </w:p>
    <w:p w14:paraId="3CF73227" w14:textId="77777777" w:rsidR="00D418FF" w:rsidRPr="00D6378A" w:rsidRDefault="00D418FF" w:rsidP="00D6378A">
      <w:pPr>
        <w:ind w:firstLine="0"/>
      </w:pPr>
    </w:p>
    <w:p w14:paraId="1973215A" w14:textId="77777777" w:rsidR="00B23A85" w:rsidRDefault="00D04BF0">
      <w:pPr>
        <w:numPr>
          <w:ilvl w:val="0"/>
          <w:numId w:val="5"/>
        </w:numPr>
        <w:spacing w:line="228" w:lineRule="auto"/>
        <w:ind w:left="426" w:hanging="426"/>
        <w:rPr>
          <w:b/>
        </w:rPr>
      </w:pPr>
      <w:r>
        <w:rPr>
          <w:b/>
        </w:rPr>
        <w:t>KESIMPULAN DAN SARAN</w:t>
      </w:r>
    </w:p>
    <w:p w14:paraId="70D342AC" w14:textId="496DA390" w:rsidR="00B23A85" w:rsidRDefault="00126D94" w:rsidP="00126D94">
      <w:r w:rsidRPr="00126D94">
        <w:t xml:space="preserve">Hasil penelitian menunjukkan bahwa metode </w:t>
      </w:r>
      <w:r w:rsidRPr="00126D94">
        <w:rPr>
          <w:i/>
          <w:iCs/>
        </w:rPr>
        <w:t>Convolutional Neural Network</w:t>
      </w:r>
      <w:r w:rsidRPr="00126D94">
        <w:t xml:space="preserve"> (CNN) berhasil diimplementasikan dengan baik pada aplikasi pendeteksi penyakit daun tanaman kentang berbasis Android, dengan hasil deteksi dan klasifikasi yang efektif. Model yang dilatih</w:t>
      </w:r>
      <w:r>
        <w:t xml:space="preserve"> dengan</w:t>
      </w:r>
      <w:r w:rsidRPr="00126D94">
        <w:t xml:space="preserve"> 50 </w:t>
      </w:r>
      <w:r w:rsidRPr="00126D94">
        <w:rPr>
          <w:i/>
          <w:iCs/>
        </w:rPr>
        <w:t>epoch</w:t>
      </w:r>
      <w:r w:rsidRPr="00126D94">
        <w:t xml:space="preserve"> menunjukkan performa yang sangat baik dengan nilai </w:t>
      </w:r>
      <w:r w:rsidRPr="00126D94">
        <w:rPr>
          <w:i/>
          <w:iCs/>
        </w:rPr>
        <w:t>training accuracy</w:t>
      </w:r>
      <w:r w:rsidRPr="00126D94">
        <w:t xml:space="preserve"> sebesar 99.69%, </w:t>
      </w:r>
      <w:r w:rsidRPr="00126D94">
        <w:rPr>
          <w:i/>
          <w:iCs/>
        </w:rPr>
        <w:t>validation accuracy</w:t>
      </w:r>
      <w:r w:rsidRPr="00126D94">
        <w:t xml:space="preserve"> sebesar 99.65%, </w:t>
      </w:r>
      <w:r w:rsidRPr="00126D94">
        <w:rPr>
          <w:i/>
          <w:iCs/>
        </w:rPr>
        <w:t>training loss</w:t>
      </w:r>
      <w:r w:rsidRPr="00126D94">
        <w:t xml:space="preserve"> sebesar 1.76%, dan </w:t>
      </w:r>
      <w:r w:rsidRPr="00126D94">
        <w:rPr>
          <w:i/>
          <w:iCs/>
        </w:rPr>
        <w:t>validation loss</w:t>
      </w:r>
      <w:r w:rsidRPr="00126D94">
        <w:t xml:space="preserve"> sebesar 2.64%. Evaluasi dengan 320 sampel data tes menunjukkan akurasi sebesar </w:t>
      </w:r>
      <w:r w:rsidR="00003810">
        <w:t>99.69</w:t>
      </w:r>
      <w:r w:rsidRPr="00126D94">
        <w:t xml:space="preserve">%. Untuk penelitian selanjutnya, disarankan untuk menambah jenis penyakit daun tanaman kentang yang diklasifikasikan atau memperluas klasifikasi pada ubi kentang. Selain itu, pengembangan sistem berbasis </w:t>
      </w:r>
      <w:r w:rsidRPr="00A802D5">
        <w:rPr>
          <w:i/>
          <w:iCs/>
        </w:rPr>
        <w:t>Internet of Things</w:t>
      </w:r>
      <w:r w:rsidRPr="00126D94">
        <w:t xml:space="preserve"> (IoT) yang mengintegrasikan data sensor lingkungan seperti kelembaban dan suhu dapat membantu dalam deteksi penyakit, karena kondisi lingkungan juga mempengaruhi kesehatan tanaman.</w:t>
      </w:r>
    </w:p>
    <w:p w14:paraId="73B1BD89" w14:textId="77777777" w:rsidR="00B23A85" w:rsidRDefault="00B23A85">
      <w:pPr>
        <w:pBdr>
          <w:top w:val="nil"/>
          <w:left w:val="nil"/>
          <w:bottom w:val="nil"/>
          <w:right w:val="nil"/>
          <w:between w:val="nil"/>
        </w:pBdr>
        <w:tabs>
          <w:tab w:val="center" w:pos="4320"/>
        </w:tabs>
        <w:rPr>
          <w:b/>
          <w:smallCaps/>
          <w:color w:val="000000"/>
        </w:rPr>
      </w:pPr>
    </w:p>
    <w:p w14:paraId="695D5ACF" w14:textId="77777777" w:rsidR="00A802D5" w:rsidRDefault="00A802D5">
      <w:pPr>
        <w:pBdr>
          <w:top w:val="nil"/>
          <w:left w:val="nil"/>
          <w:bottom w:val="nil"/>
          <w:right w:val="nil"/>
          <w:between w:val="nil"/>
        </w:pBdr>
        <w:tabs>
          <w:tab w:val="center" w:pos="4320"/>
        </w:tabs>
        <w:rPr>
          <w:b/>
          <w:smallCaps/>
          <w:color w:val="000000"/>
        </w:rPr>
      </w:pPr>
    </w:p>
    <w:p w14:paraId="04C1371F" w14:textId="422D9296" w:rsidR="00B23A85" w:rsidRDefault="00D04BF0" w:rsidP="00D51509">
      <w:pPr>
        <w:pBdr>
          <w:top w:val="nil"/>
          <w:left w:val="nil"/>
          <w:bottom w:val="nil"/>
          <w:right w:val="nil"/>
          <w:between w:val="nil"/>
        </w:pBdr>
        <w:tabs>
          <w:tab w:val="center" w:pos="4320"/>
        </w:tabs>
        <w:ind w:firstLine="0"/>
        <w:rPr>
          <w:b/>
          <w:smallCaps/>
          <w:color w:val="000000"/>
        </w:rPr>
      </w:pPr>
      <w:r>
        <w:rPr>
          <w:b/>
          <w:smallCaps/>
          <w:color w:val="000000"/>
        </w:rPr>
        <w:t xml:space="preserve">DAFTAR PUSTAKA </w:t>
      </w:r>
    </w:p>
    <w:p w14:paraId="5E46A9E4" w14:textId="62DDFCDB" w:rsidR="00D66CED" w:rsidRPr="00D66CED" w:rsidRDefault="006055BC" w:rsidP="00D66CED">
      <w:pPr>
        <w:widowControl w:val="0"/>
        <w:autoSpaceDE w:val="0"/>
        <w:autoSpaceDN w:val="0"/>
        <w:adjustRightInd w:val="0"/>
        <w:spacing w:before="120"/>
        <w:ind w:left="640" w:hanging="640"/>
        <w:rPr>
          <w:noProof/>
          <w:szCs w:val="24"/>
        </w:rPr>
      </w:pPr>
      <w:r>
        <w:fldChar w:fldCharType="begin" w:fldLock="1"/>
      </w:r>
      <w:r>
        <w:instrText xml:space="preserve">ADDIN Mendeley Bibliography CSL_BIBLIOGRAPHY </w:instrText>
      </w:r>
      <w:r>
        <w:fldChar w:fldCharType="separate"/>
      </w:r>
      <w:r w:rsidR="00D66CED" w:rsidRPr="00D66CED">
        <w:rPr>
          <w:noProof/>
          <w:szCs w:val="24"/>
        </w:rPr>
        <w:t>[1]</w:t>
      </w:r>
      <w:r w:rsidR="00D66CED" w:rsidRPr="00D66CED">
        <w:rPr>
          <w:noProof/>
          <w:szCs w:val="24"/>
        </w:rPr>
        <w:tab/>
        <w:t xml:space="preserve">A. Fuadi dan A. Suharso, “Perbandingan Arsitektur Mobilenet Dan Nasnetmobile Untuk Klasifikasi Penyakit Pada Citra Daun Kentang,” </w:t>
      </w:r>
      <w:r w:rsidR="00D66CED" w:rsidRPr="00D66CED">
        <w:rPr>
          <w:i/>
          <w:iCs/>
          <w:noProof/>
          <w:szCs w:val="24"/>
        </w:rPr>
        <w:t>JIPI (Jurnal Ilm. Penelit. dan Pembelajaran Inform.</w:t>
      </w:r>
      <w:r w:rsidR="00D66CED" w:rsidRPr="00D66CED">
        <w:rPr>
          <w:noProof/>
          <w:szCs w:val="24"/>
        </w:rPr>
        <w:t>, vol. 7, no. 3, hal. 701–710, 2022, doi: 10.29100/jipi.v7i3.3026.</w:t>
      </w:r>
    </w:p>
    <w:p w14:paraId="57F070A2"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2]</w:t>
      </w:r>
      <w:r w:rsidRPr="00D66CED">
        <w:rPr>
          <w:noProof/>
          <w:szCs w:val="24"/>
        </w:rPr>
        <w:tab/>
        <w:t xml:space="preserve">E. Auliatuzahra, “ANALISIS PERAN BIOTEKNOLOGI REKAYASA GENETIKA UNTUK PENINGKATAN KUALITAS PADA TOMAT DAN KENTANG,” </w:t>
      </w:r>
      <w:r w:rsidRPr="00D66CED">
        <w:rPr>
          <w:i/>
          <w:iCs/>
          <w:noProof/>
          <w:szCs w:val="24"/>
        </w:rPr>
        <w:t>Humanit. J. Humaniora, Sos. dan Bisnis</w:t>
      </w:r>
      <w:r w:rsidRPr="00D66CED">
        <w:rPr>
          <w:noProof/>
          <w:szCs w:val="24"/>
        </w:rPr>
        <w:t>, vol. 2, no. 1, hal. 113–123, 2024.</w:t>
      </w:r>
    </w:p>
    <w:p w14:paraId="3E1DEAC4"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3]</w:t>
      </w:r>
      <w:r w:rsidRPr="00D66CED">
        <w:rPr>
          <w:noProof/>
          <w:szCs w:val="24"/>
        </w:rPr>
        <w:tab/>
        <w:t xml:space="preserve">Kementrian Pertanian, “Statistik Konsumsi Pangan Tahun 2022,” </w:t>
      </w:r>
      <w:r w:rsidRPr="00D66CED">
        <w:rPr>
          <w:i/>
          <w:iCs/>
          <w:noProof/>
          <w:szCs w:val="24"/>
        </w:rPr>
        <w:t>Pus. Data dan Sist. Inf. Pertanian, Kementrian Pertan. Republik Indones.</w:t>
      </w:r>
      <w:r w:rsidRPr="00D66CED">
        <w:rPr>
          <w:noProof/>
          <w:szCs w:val="24"/>
        </w:rPr>
        <w:t>, hal. 1–132, 2022.</w:t>
      </w:r>
    </w:p>
    <w:p w14:paraId="1CC43AF8"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4]</w:t>
      </w:r>
      <w:r w:rsidRPr="00D66CED">
        <w:rPr>
          <w:noProof/>
          <w:szCs w:val="24"/>
        </w:rPr>
        <w:tab/>
        <w:t>Badan Pusat Statistik, “Produksi Tanaman Sayuran, 2021-2023,” bps.go.id. Diakses: 26 Juni 2024. [Daring]. Tersedia pada: https://www.bps.go.id/id/statistics-table/2/NjEjMg==/produksi-tanaman-sayuran.html</w:t>
      </w:r>
    </w:p>
    <w:p w14:paraId="2F1706CC"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5]</w:t>
      </w:r>
      <w:r w:rsidRPr="00D66CED">
        <w:rPr>
          <w:noProof/>
          <w:szCs w:val="24"/>
        </w:rPr>
        <w:tab/>
        <w:t xml:space="preserve">L. Aumatullah, I. Ein, dan M. M. Santoni, “Identifikasi Penyakit Daun Kentang Berdasarkan Fitur Tekstur dan Warna Dengan Menggunakan Metode K-Nearest Neighbor,” </w:t>
      </w:r>
      <w:r w:rsidRPr="00D66CED">
        <w:rPr>
          <w:i/>
          <w:iCs/>
          <w:noProof/>
          <w:szCs w:val="24"/>
        </w:rPr>
        <w:t>Semin. Nas. Mhs. Ilmu Komput. dan Apl.</w:t>
      </w:r>
      <w:r w:rsidRPr="00D66CED">
        <w:rPr>
          <w:noProof/>
          <w:szCs w:val="24"/>
        </w:rPr>
        <w:t>, no. April, hal. 783–791, 2021.</w:t>
      </w:r>
    </w:p>
    <w:p w14:paraId="216C9D9F"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6]</w:t>
      </w:r>
      <w:r w:rsidRPr="00D66CED">
        <w:rPr>
          <w:noProof/>
          <w:szCs w:val="24"/>
        </w:rPr>
        <w:tab/>
        <w:t xml:space="preserve">A. J. Rozaqi, A. Sunyoto, dan M. rudyanto Arief, “Deteksi Penyakit Pada Daun Kentang Menggunakan Pengolahan Citra dengan Metode Convolutional Neural Network,” </w:t>
      </w:r>
      <w:r w:rsidRPr="00D66CED">
        <w:rPr>
          <w:i/>
          <w:iCs/>
          <w:noProof/>
          <w:szCs w:val="24"/>
        </w:rPr>
        <w:t>Creat. Inf. Technol. J.</w:t>
      </w:r>
      <w:r w:rsidRPr="00D66CED">
        <w:rPr>
          <w:noProof/>
          <w:szCs w:val="24"/>
        </w:rPr>
        <w:t>, vol. 8, no. 1, hal. 22, 2021, doi: 10.24076/citec.2021v8i1.263.</w:t>
      </w:r>
    </w:p>
    <w:p w14:paraId="5EE7AA9C"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7]</w:t>
      </w:r>
      <w:r w:rsidRPr="00D66CED">
        <w:rPr>
          <w:noProof/>
          <w:szCs w:val="24"/>
        </w:rPr>
        <w:tab/>
        <w:t xml:space="preserve">A. Pambudi, “Penerapan Crisp-Dm Menggunakan Mlr K-Fold Pada Data Saham Pt. Telkom Indonesia (Persero) Tbk (Tlkm) (Studi Kasus: Bursa Efek Indonesia Tahun 2015-2022),” </w:t>
      </w:r>
      <w:r w:rsidRPr="00D66CED">
        <w:rPr>
          <w:i/>
          <w:iCs/>
          <w:noProof/>
          <w:szCs w:val="24"/>
        </w:rPr>
        <w:t>J. Data Min. dan Sist. Inf.</w:t>
      </w:r>
      <w:r w:rsidRPr="00D66CED">
        <w:rPr>
          <w:noProof/>
          <w:szCs w:val="24"/>
        </w:rPr>
        <w:t>, vol. 4, no. 1, hal. 1, 2023, doi: 10.33365/jdmsi.v4i1.2462.</w:t>
      </w:r>
    </w:p>
    <w:p w14:paraId="7889184E"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8]</w:t>
      </w:r>
      <w:r w:rsidRPr="00D66CED">
        <w:rPr>
          <w:noProof/>
          <w:szCs w:val="24"/>
        </w:rPr>
        <w:tab/>
        <w:t xml:space="preserve">D. Kurniawan dan M. Yasir, “Optimization Sentimen Analysis using CRISP-DM and Naive Bayes Methods Implemented on Social Media,” </w:t>
      </w:r>
      <w:r w:rsidRPr="00D66CED">
        <w:rPr>
          <w:i/>
          <w:iCs/>
          <w:noProof/>
          <w:szCs w:val="24"/>
        </w:rPr>
        <w:t>Cybersp. J. Pendidik. Teknol. Inf.</w:t>
      </w:r>
      <w:r w:rsidRPr="00D66CED">
        <w:rPr>
          <w:noProof/>
          <w:szCs w:val="24"/>
        </w:rPr>
        <w:t>, vol. 6, no. 2, hal. 74, 2022, doi: 10.22373/cj.v6i2.12793.</w:t>
      </w:r>
    </w:p>
    <w:p w14:paraId="3E766F48"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9]</w:t>
      </w:r>
      <w:r w:rsidRPr="00D66CED">
        <w:rPr>
          <w:noProof/>
          <w:szCs w:val="24"/>
        </w:rPr>
        <w:tab/>
        <w:t xml:space="preserve">M. A. Hasanah, S. Soim, dan A. S. Handayani, “Implementasi CRISP-DM Model Menggunakan Metode Decision Tree dengan Algoritma CART untuk Prediksi Curah Hujan Berpotensi Banjir,” </w:t>
      </w:r>
      <w:r w:rsidRPr="00D66CED">
        <w:rPr>
          <w:i/>
          <w:iCs/>
          <w:noProof/>
          <w:szCs w:val="24"/>
        </w:rPr>
        <w:t>J. Appl. Informatics Comput.</w:t>
      </w:r>
      <w:r w:rsidRPr="00D66CED">
        <w:rPr>
          <w:noProof/>
          <w:szCs w:val="24"/>
        </w:rPr>
        <w:t>, vol. 5, no. 2, hal. 103–108, 2021, doi: 10.30871/jaic.v5i2.3200.</w:t>
      </w:r>
    </w:p>
    <w:p w14:paraId="6097FC3D"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lastRenderedPageBreak/>
        <w:t>[10]</w:t>
      </w:r>
      <w:r w:rsidRPr="00D66CED">
        <w:rPr>
          <w:noProof/>
          <w:szCs w:val="24"/>
        </w:rPr>
        <w:tab/>
        <w:t xml:space="preserve">A. D. Sidik dan A. Ansawarman, “Prediksi Jumlah Kendaraan Bermotor Menggunakan Machine Learning,” </w:t>
      </w:r>
      <w:r w:rsidRPr="00D66CED">
        <w:rPr>
          <w:i/>
          <w:iCs/>
          <w:noProof/>
          <w:szCs w:val="24"/>
        </w:rPr>
        <w:t>Formosa J. Multidiscip. Res.</w:t>
      </w:r>
      <w:r w:rsidRPr="00D66CED">
        <w:rPr>
          <w:noProof/>
          <w:szCs w:val="24"/>
        </w:rPr>
        <w:t>, vol. 1, no. 3, hal. 559–568, 2022, doi: 10.55927/fjmr.v1i3.745.</w:t>
      </w:r>
    </w:p>
    <w:p w14:paraId="41B49D42"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1]</w:t>
      </w:r>
      <w:r w:rsidRPr="00D66CED">
        <w:rPr>
          <w:noProof/>
          <w:szCs w:val="24"/>
        </w:rPr>
        <w:tab/>
        <w:t xml:space="preserve">Radikto, D. I. Mulyana, M. A. Rofik, dan Mo. Z. Z. Zakaria, “Klasifikasi Kendaraan pada Jalan Raya menggunakan Algoritma Convolutional Neural Network ( CNN ),” </w:t>
      </w:r>
      <w:r w:rsidRPr="00D66CED">
        <w:rPr>
          <w:i/>
          <w:iCs/>
          <w:noProof/>
          <w:szCs w:val="24"/>
        </w:rPr>
        <w:t>J. Pendidik. Tambusai</w:t>
      </w:r>
      <w:r w:rsidRPr="00D66CED">
        <w:rPr>
          <w:noProof/>
          <w:szCs w:val="24"/>
        </w:rPr>
        <w:t>, vol. 6, no. 1, hal. 1668–1679, 2022.</w:t>
      </w:r>
    </w:p>
    <w:p w14:paraId="4901B26F"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2]</w:t>
      </w:r>
      <w:r w:rsidRPr="00D66CED">
        <w:rPr>
          <w:noProof/>
          <w:szCs w:val="24"/>
        </w:rPr>
        <w:tab/>
        <w:t xml:space="preserve">M. Z. Alom </w:t>
      </w:r>
      <w:r w:rsidRPr="00D66CED">
        <w:rPr>
          <w:i/>
          <w:iCs/>
          <w:noProof/>
          <w:szCs w:val="24"/>
        </w:rPr>
        <w:t>et al.</w:t>
      </w:r>
      <w:r w:rsidRPr="00D66CED">
        <w:rPr>
          <w:noProof/>
          <w:szCs w:val="24"/>
        </w:rPr>
        <w:t xml:space="preserve">, “A state-of-the-art survey on deep learning theory and architectures,” </w:t>
      </w:r>
      <w:r w:rsidRPr="00D66CED">
        <w:rPr>
          <w:i/>
          <w:iCs/>
          <w:noProof/>
          <w:szCs w:val="24"/>
        </w:rPr>
        <w:t>Electron.</w:t>
      </w:r>
      <w:r w:rsidRPr="00D66CED">
        <w:rPr>
          <w:noProof/>
          <w:szCs w:val="24"/>
        </w:rPr>
        <w:t>, vol. 8, no. 3, 2019, doi: 10.3390/electronics8030292.</w:t>
      </w:r>
    </w:p>
    <w:p w14:paraId="612734C6"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3]</w:t>
      </w:r>
      <w:r w:rsidRPr="00D66CED">
        <w:rPr>
          <w:noProof/>
          <w:szCs w:val="24"/>
        </w:rPr>
        <w:tab/>
        <w:t xml:space="preserve">Muhammad Haris Diponegoro, Sri Suning Kusumawardani, dan Indriana Hidayah, “Tinjauan Pustaka Sistematis: Implementasi Metode Deep Learning pada Prediksi Kinerja Murid,” </w:t>
      </w:r>
      <w:r w:rsidRPr="00D66CED">
        <w:rPr>
          <w:i/>
          <w:iCs/>
          <w:noProof/>
          <w:szCs w:val="24"/>
        </w:rPr>
        <w:t>J. Nas. Tek. Elektro dan Teknol. Inf.</w:t>
      </w:r>
      <w:r w:rsidRPr="00D66CED">
        <w:rPr>
          <w:noProof/>
          <w:szCs w:val="24"/>
        </w:rPr>
        <w:t>, vol. 10, no. 2, hal. 131–138, 2021, doi: 10.22146/jnteti.v10i2.1417.</w:t>
      </w:r>
    </w:p>
    <w:p w14:paraId="382071B6"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4]</w:t>
      </w:r>
      <w:r w:rsidRPr="00D66CED">
        <w:rPr>
          <w:noProof/>
          <w:szCs w:val="24"/>
        </w:rPr>
        <w:tab/>
        <w:t xml:space="preserve">M. H. Romario, E. Ihsanto, dan T. M. Kadarina, “Sistem Hitung dan Klasifikasi Objek dengan Metode Convolutional Neural Network,” </w:t>
      </w:r>
      <w:r w:rsidRPr="00D66CED">
        <w:rPr>
          <w:i/>
          <w:iCs/>
          <w:noProof/>
          <w:szCs w:val="24"/>
        </w:rPr>
        <w:t>J. Teknol. Elektro</w:t>
      </w:r>
      <w:r w:rsidRPr="00D66CED">
        <w:rPr>
          <w:noProof/>
          <w:szCs w:val="24"/>
        </w:rPr>
        <w:t>, vol. 11, no. 2, hal. 108, 2020, doi: 10.22441/jte.2020.v11i2.007.</w:t>
      </w:r>
    </w:p>
    <w:p w14:paraId="4FB72E87"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5]</w:t>
      </w:r>
      <w:r w:rsidRPr="00D66CED">
        <w:rPr>
          <w:noProof/>
          <w:szCs w:val="24"/>
        </w:rPr>
        <w:tab/>
        <w:t xml:space="preserve">N. H. Harani, C. Prianto, dan M. Hasanah, “Deteksi Objek Dan Pengenalan Karakter Plat Nomor Kendaraan Indonesia Menggunakan Metode Convolutional Neural Network (CNN) Berbasis Python,” </w:t>
      </w:r>
      <w:r w:rsidRPr="00D66CED">
        <w:rPr>
          <w:i/>
          <w:iCs/>
          <w:noProof/>
          <w:szCs w:val="24"/>
        </w:rPr>
        <w:t>J. Tek. Inform.</w:t>
      </w:r>
      <w:r w:rsidRPr="00D66CED">
        <w:rPr>
          <w:noProof/>
          <w:szCs w:val="24"/>
        </w:rPr>
        <w:t>, vol. 11, no. 3, hal. 47–53, 2019, [Daring]. Tersedia pada: https://ejurnal.ulbi.ac.id/index.php/informatika/article/view/658</w:t>
      </w:r>
    </w:p>
    <w:p w14:paraId="4180E1F6"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6]</w:t>
      </w:r>
      <w:r w:rsidRPr="00D66CED">
        <w:rPr>
          <w:noProof/>
          <w:szCs w:val="24"/>
        </w:rPr>
        <w:tab/>
        <w:t xml:space="preserve">J. Sanjaya dan M. Ayub, “Augmentasi Data Pengenalan Citra Mobil Menggunakan Pendekatan Random Crop, Rotate, dan Mixup,” </w:t>
      </w:r>
      <w:r w:rsidRPr="00D66CED">
        <w:rPr>
          <w:i/>
          <w:iCs/>
          <w:noProof/>
          <w:szCs w:val="24"/>
        </w:rPr>
        <w:t>J. Tek. Inform. dan Sist. Inf.</w:t>
      </w:r>
      <w:r w:rsidRPr="00D66CED">
        <w:rPr>
          <w:noProof/>
          <w:szCs w:val="24"/>
        </w:rPr>
        <w:t>, vol. 6, no. 2, hal. 311–323, 2020, doi: 10.28932/jutisi.v6i2.2688.</w:t>
      </w:r>
    </w:p>
    <w:p w14:paraId="086969F2" w14:textId="77777777" w:rsidR="00D66CED" w:rsidRPr="00D66CED" w:rsidRDefault="00D66CED" w:rsidP="00D66CED">
      <w:pPr>
        <w:widowControl w:val="0"/>
        <w:autoSpaceDE w:val="0"/>
        <w:autoSpaceDN w:val="0"/>
        <w:adjustRightInd w:val="0"/>
        <w:spacing w:before="120"/>
        <w:ind w:left="640" w:hanging="640"/>
        <w:rPr>
          <w:noProof/>
          <w:szCs w:val="24"/>
        </w:rPr>
      </w:pPr>
      <w:r w:rsidRPr="00D66CED">
        <w:rPr>
          <w:noProof/>
          <w:szCs w:val="24"/>
        </w:rPr>
        <w:t>[17]</w:t>
      </w:r>
      <w:r w:rsidRPr="00D66CED">
        <w:rPr>
          <w:noProof/>
          <w:szCs w:val="24"/>
        </w:rPr>
        <w:tab/>
        <w:t xml:space="preserve">Rima Dias Ramadhani, A. Nur Aziz Thohari, C. Kartiko, A. Junaidi, T. Ginanjar Laksana, dan N. Alim Setya Nugraha, “Optimasi Akurasi Metode Convolutional Neural Network untuk Identifikasi Jenis Sampah,” </w:t>
      </w:r>
      <w:r w:rsidRPr="00D66CED">
        <w:rPr>
          <w:i/>
          <w:iCs/>
          <w:noProof/>
          <w:szCs w:val="24"/>
        </w:rPr>
        <w:t>J. RESTI (Rekayasa Sist. dan Teknol. Informasi)</w:t>
      </w:r>
      <w:r w:rsidRPr="00D66CED">
        <w:rPr>
          <w:noProof/>
          <w:szCs w:val="24"/>
        </w:rPr>
        <w:t>, vol. 5, no. 2, hal. 312–318, 2021, doi: 10.29207/resti.v5i2.2754.</w:t>
      </w:r>
    </w:p>
    <w:p w14:paraId="4F1218A5" w14:textId="77777777" w:rsidR="00D66CED" w:rsidRPr="00D66CED" w:rsidRDefault="00D66CED" w:rsidP="00D66CED">
      <w:pPr>
        <w:widowControl w:val="0"/>
        <w:autoSpaceDE w:val="0"/>
        <w:autoSpaceDN w:val="0"/>
        <w:adjustRightInd w:val="0"/>
        <w:spacing w:before="120"/>
        <w:ind w:left="640" w:hanging="640"/>
        <w:rPr>
          <w:noProof/>
        </w:rPr>
      </w:pPr>
      <w:r w:rsidRPr="00D66CED">
        <w:rPr>
          <w:noProof/>
          <w:szCs w:val="24"/>
        </w:rPr>
        <w:t>[18]</w:t>
      </w:r>
      <w:r w:rsidRPr="00D66CED">
        <w:rPr>
          <w:noProof/>
          <w:szCs w:val="24"/>
        </w:rPr>
        <w:tab/>
        <w:t xml:space="preserve">D. Normawati dan S. A. Prayogi, “Implementasi Naïve Bayes Classifier Dan Confusion Matrix Pada Analisis Sentimen Berbasis Teks Pada Twitter,” </w:t>
      </w:r>
      <w:r w:rsidRPr="00D66CED">
        <w:rPr>
          <w:i/>
          <w:iCs/>
          <w:noProof/>
          <w:szCs w:val="24"/>
        </w:rPr>
        <w:t xml:space="preserve">J. Sains Komput. </w:t>
      </w:r>
      <w:r w:rsidRPr="00D66CED">
        <w:rPr>
          <w:i/>
          <w:iCs/>
          <w:noProof/>
          <w:szCs w:val="24"/>
        </w:rPr>
        <w:t>Inform.</w:t>
      </w:r>
      <w:r w:rsidRPr="00D66CED">
        <w:rPr>
          <w:noProof/>
          <w:szCs w:val="24"/>
        </w:rPr>
        <w:t>, vol. 5, no. 2, hal. 697–711, 2021.</w:t>
      </w:r>
    </w:p>
    <w:p w14:paraId="39DFC8BD" w14:textId="46C39F05" w:rsidR="00B23A85" w:rsidRDefault="006055BC" w:rsidP="00314215">
      <w:pPr>
        <w:tabs>
          <w:tab w:val="left" w:pos="360"/>
        </w:tabs>
        <w:spacing w:before="60"/>
      </w:pPr>
      <w:r>
        <w:fldChar w:fldCharType="end"/>
      </w:r>
    </w:p>
    <w:p w14:paraId="5924BDF2" w14:textId="77777777" w:rsidR="00B23A85" w:rsidRDefault="00B23A85">
      <w:pPr>
        <w:ind w:left="600" w:right="-60" w:hanging="600"/>
        <w:rPr>
          <w:b/>
          <w:smallCaps/>
        </w:rPr>
      </w:pPr>
      <w:bookmarkStart w:id="2" w:name="_heading=h.gjdgxs" w:colFirst="0" w:colLast="0"/>
      <w:bookmarkEnd w:id="2"/>
    </w:p>
    <w:sectPr w:rsidR="00B23A85">
      <w:headerReference w:type="even" r:id="rId28"/>
      <w:type w:val="continuous"/>
      <w:pgSz w:w="11907" w:h="16840"/>
      <w:pgMar w:top="1440" w:right="1440" w:bottom="1440" w:left="1440" w:header="709" w:footer="873" w:gutter="0"/>
      <w:cols w:num="2" w:space="720" w:equalWidth="0">
        <w:col w:w="4335" w:space="357"/>
        <w:col w:w="433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EB370" w14:textId="77777777" w:rsidR="0050279B" w:rsidRDefault="0050279B">
      <w:r>
        <w:separator/>
      </w:r>
    </w:p>
  </w:endnote>
  <w:endnote w:type="continuationSeparator" w:id="0">
    <w:p w14:paraId="50002F54" w14:textId="77777777" w:rsidR="0050279B" w:rsidRDefault="005027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D1ED3" w14:textId="77777777" w:rsidR="00B23A85" w:rsidRDefault="00D04BF0">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sidR="0050279B">
      <w:rPr>
        <w:color w:val="000000"/>
      </w:rPr>
      <w:fldChar w:fldCharType="separate"/>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DDD95" w14:textId="77777777" w:rsidR="00B23A85" w:rsidRDefault="00D04BF0">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5C6F28">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DCC33" w14:textId="77777777" w:rsidR="0050279B" w:rsidRDefault="0050279B">
      <w:r>
        <w:separator/>
      </w:r>
    </w:p>
  </w:footnote>
  <w:footnote w:type="continuationSeparator" w:id="0">
    <w:p w14:paraId="40D215E2" w14:textId="77777777" w:rsidR="0050279B" w:rsidRDefault="005027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773E3" w14:textId="77777777" w:rsidR="00B23A85" w:rsidRDefault="00D04BF0">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proofErr w:type="gramStart"/>
    <w:r>
      <w:rPr>
        <w:color w:val="000000"/>
      </w:rPr>
      <w:t>3  No.</w:t>
    </w:r>
    <w:proofErr w:type="gramEnd"/>
    <w:r>
      <w:rPr>
        <w:color w:val="000000"/>
      </w:rPr>
      <w:t xml:space="preserve"> 1, Maret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BF7AA" w14:textId="28248253" w:rsidR="00B23A85" w:rsidRDefault="00D04BF0">
    <w:pPr>
      <w:pBdr>
        <w:top w:val="nil"/>
        <w:left w:val="nil"/>
        <w:bottom w:val="single" w:sz="12" w:space="4" w:color="000000"/>
        <w:right w:val="nil"/>
        <w:between w:val="nil"/>
      </w:pBdr>
      <w:tabs>
        <w:tab w:val="left" w:pos="1767"/>
        <w:tab w:val="left" w:pos="3739"/>
        <w:tab w:val="right" w:pos="9072"/>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r>
      <w:t>8</w:t>
    </w:r>
    <w:r>
      <w:rPr>
        <w:color w:val="000000"/>
      </w:rPr>
      <w:t xml:space="preserve"> No.</w:t>
    </w:r>
    <w:r>
      <w:t xml:space="preserve"> </w:t>
    </w:r>
    <w:r w:rsidR="008C1268">
      <w:t>5</w:t>
    </w:r>
    <w:r>
      <w:t>,</w:t>
    </w:r>
    <w:r w:rsidR="008C1268">
      <w:t xml:space="preserve"> Oktober</w:t>
    </w:r>
    <w:r>
      <w:t xml:space="preserve">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7D92" w14:textId="77777777" w:rsidR="00B23A85" w:rsidRDefault="00D04BF0">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proofErr w:type="gramStart"/>
    <w:r>
      <w:rPr>
        <w:color w:val="000000"/>
      </w:rPr>
      <w:t>3  No.</w:t>
    </w:r>
    <w:proofErr w:type="gramEnd"/>
    <w:r>
      <w:rPr>
        <w:color w:val="000000"/>
      </w:rPr>
      <w:t xml:space="preserve"> 2, Septem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B631C"/>
    <w:multiLevelType w:val="multilevel"/>
    <w:tmpl w:val="CDFE353C"/>
    <w:lvl w:ilvl="0">
      <w:start w:val="1"/>
      <w:numFmt w:val="lowerLetter"/>
      <w:lvlText w:val="%1."/>
      <w:lvlJc w:val="left"/>
      <w:pPr>
        <w:ind w:left="1145" w:hanging="360"/>
      </w:pPr>
      <w:rPr>
        <w:b w:val="0"/>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1" w15:restartNumberingAfterBreak="0">
    <w:nsid w:val="08F264B3"/>
    <w:multiLevelType w:val="multilevel"/>
    <w:tmpl w:val="CD5A90AA"/>
    <w:lvl w:ilvl="0">
      <w:start w:val="1"/>
      <w:numFmt w:val="decimal"/>
      <w:lvlText w:val="2.1.%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4407D8"/>
    <w:multiLevelType w:val="multilevel"/>
    <w:tmpl w:val="22E657BE"/>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FA208B3"/>
    <w:multiLevelType w:val="multilevel"/>
    <w:tmpl w:val="C854FB9C"/>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474442B6"/>
    <w:multiLevelType w:val="multilevel"/>
    <w:tmpl w:val="EBA84B4C"/>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5" w15:restartNumberingAfterBreak="0">
    <w:nsid w:val="49D668A6"/>
    <w:multiLevelType w:val="multilevel"/>
    <w:tmpl w:val="F5E28EC6"/>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6" w15:restartNumberingAfterBreak="0">
    <w:nsid w:val="53300D00"/>
    <w:multiLevelType w:val="multilevel"/>
    <w:tmpl w:val="F8CEC2A0"/>
    <w:lvl w:ilvl="0">
      <w:start w:val="1"/>
      <w:numFmt w:val="decimal"/>
      <w:lvlText w:val="4.%1."/>
      <w:lvlJc w:val="left"/>
      <w:pPr>
        <w:ind w:left="425" w:hanging="425"/>
      </w:pPr>
      <w:rPr>
        <w:rFonts w:hint="default"/>
        <w:b/>
        <w:i w:val="0"/>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55585894"/>
    <w:multiLevelType w:val="hybridMultilevel"/>
    <w:tmpl w:val="57B0848A"/>
    <w:lvl w:ilvl="0" w:tplc="17D4A264">
      <w:start w:val="1"/>
      <w:numFmt w:val="decimal"/>
      <w:lvlText w:val="3.%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E7164B"/>
    <w:multiLevelType w:val="hybridMultilevel"/>
    <w:tmpl w:val="65585DC0"/>
    <w:lvl w:ilvl="0" w:tplc="7BBECC8E">
      <w:start w:val="1"/>
      <w:numFmt w:val="lowerLetter"/>
      <w:pStyle w:val="WOW"/>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6D46C6"/>
    <w:multiLevelType w:val="multilevel"/>
    <w:tmpl w:val="B8A0692E"/>
    <w:lvl w:ilvl="0">
      <w:start w:val="1"/>
      <w:numFmt w:val="decimal"/>
      <w:lvlText w:val="2.%1."/>
      <w:lvlJc w:val="left"/>
      <w:pPr>
        <w:ind w:left="454" w:hanging="454"/>
      </w:pPr>
      <w:rPr>
        <w:rFonts w:hint="default"/>
        <w:b/>
        <w:i w:val="0"/>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5"/>
  </w:num>
  <w:num w:numId="3">
    <w:abstractNumId w:val="9"/>
  </w:num>
  <w:num w:numId="4">
    <w:abstractNumId w:val="1"/>
  </w:num>
  <w:num w:numId="5">
    <w:abstractNumId w:val="3"/>
  </w:num>
  <w:num w:numId="6">
    <w:abstractNumId w:val="2"/>
  </w:num>
  <w:num w:numId="7">
    <w:abstractNumId w:val="4"/>
  </w:num>
  <w:num w:numId="8">
    <w:abstractNumId w:val="8"/>
  </w:num>
  <w:num w:numId="9">
    <w:abstractNumId w:val="8"/>
  </w:num>
  <w:num w:numId="10">
    <w:abstractNumId w:val="7"/>
  </w:num>
  <w:num w:numId="11">
    <w:abstractNumId w:val="8"/>
    <w:lvlOverride w:ilvl="0">
      <w:startOverride w:val="1"/>
    </w:lvlOverride>
  </w:num>
  <w:num w:numId="12">
    <w:abstractNumId w:val="8"/>
    <w:lvlOverride w:ilvl="0">
      <w:startOverride w:val="1"/>
    </w:lvlOverride>
  </w:num>
  <w:num w:numId="13">
    <w:abstractNumId w:val="6"/>
  </w:num>
  <w:num w:numId="14">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3A85"/>
    <w:rsid w:val="00001AB6"/>
    <w:rsid w:val="00003810"/>
    <w:rsid w:val="00012062"/>
    <w:rsid w:val="00036927"/>
    <w:rsid w:val="00041876"/>
    <w:rsid w:val="00046368"/>
    <w:rsid w:val="00051257"/>
    <w:rsid w:val="000572BF"/>
    <w:rsid w:val="000A2809"/>
    <w:rsid w:val="000C48BE"/>
    <w:rsid w:val="000D490D"/>
    <w:rsid w:val="000D49B7"/>
    <w:rsid w:val="000F0DA7"/>
    <w:rsid w:val="001002AD"/>
    <w:rsid w:val="00103D12"/>
    <w:rsid w:val="00103D46"/>
    <w:rsid w:val="00103DEA"/>
    <w:rsid w:val="0010703D"/>
    <w:rsid w:val="001170F7"/>
    <w:rsid w:val="0012144B"/>
    <w:rsid w:val="001215A4"/>
    <w:rsid w:val="001261E1"/>
    <w:rsid w:val="00126D94"/>
    <w:rsid w:val="00172625"/>
    <w:rsid w:val="00184AEF"/>
    <w:rsid w:val="00184C9B"/>
    <w:rsid w:val="001A4667"/>
    <w:rsid w:val="001D2D2D"/>
    <w:rsid w:val="00216461"/>
    <w:rsid w:val="00227236"/>
    <w:rsid w:val="00235C4E"/>
    <w:rsid w:val="002464A6"/>
    <w:rsid w:val="002712A7"/>
    <w:rsid w:val="0029464B"/>
    <w:rsid w:val="00297DD6"/>
    <w:rsid w:val="002A24DF"/>
    <w:rsid w:val="002A36D3"/>
    <w:rsid w:val="002B5839"/>
    <w:rsid w:val="002C5F94"/>
    <w:rsid w:val="002D479B"/>
    <w:rsid w:val="00302BEE"/>
    <w:rsid w:val="00314215"/>
    <w:rsid w:val="0031683B"/>
    <w:rsid w:val="00317EC1"/>
    <w:rsid w:val="00321431"/>
    <w:rsid w:val="003225D9"/>
    <w:rsid w:val="00326D68"/>
    <w:rsid w:val="00350816"/>
    <w:rsid w:val="00370DD9"/>
    <w:rsid w:val="003712BF"/>
    <w:rsid w:val="00376F58"/>
    <w:rsid w:val="00392B9D"/>
    <w:rsid w:val="00395263"/>
    <w:rsid w:val="003B0423"/>
    <w:rsid w:val="003C3E66"/>
    <w:rsid w:val="00403427"/>
    <w:rsid w:val="00413CB3"/>
    <w:rsid w:val="0042329C"/>
    <w:rsid w:val="00430229"/>
    <w:rsid w:val="00454150"/>
    <w:rsid w:val="004666ED"/>
    <w:rsid w:val="00472381"/>
    <w:rsid w:val="004A1B2B"/>
    <w:rsid w:val="004A26DB"/>
    <w:rsid w:val="004B49B5"/>
    <w:rsid w:val="004C43B7"/>
    <w:rsid w:val="0050279B"/>
    <w:rsid w:val="005225FF"/>
    <w:rsid w:val="005555BB"/>
    <w:rsid w:val="005566E1"/>
    <w:rsid w:val="00557394"/>
    <w:rsid w:val="0056123C"/>
    <w:rsid w:val="00574D75"/>
    <w:rsid w:val="00581CBC"/>
    <w:rsid w:val="005820C9"/>
    <w:rsid w:val="005A1FC4"/>
    <w:rsid w:val="005A7C1C"/>
    <w:rsid w:val="005B6D94"/>
    <w:rsid w:val="005C29C8"/>
    <w:rsid w:val="005C6F28"/>
    <w:rsid w:val="005F1F39"/>
    <w:rsid w:val="006055BC"/>
    <w:rsid w:val="00610B59"/>
    <w:rsid w:val="006154A9"/>
    <w:rsid w:val="00617938"/>
    <w:rsid w:val="00647B49"/>
    <w:rsid w:val="00665C64"/>
    <w:rsid w:val="00672825"/>
    <w:rsid w:val="0067287C"/>
    <w:rsid w:val="0068238F"/>
    <w:rsid w:val="006910EF"/>
    <w:rsid w:val="00692E8D"/>
    <w:rsid w:val="006B19E5"/>
    <w:rsid w:val="006B566D"/>
    <w:rsid w:val="006B63BF"/>
    <w:rsid w:val="006B74AD"/>
    <w:rsid w:val="006C7B63"/>
    <w:rsid w:val="006D0154"/>
    <w:rsid w:val="006F4807"/>
    <w:rsid w:val="006F6E49"/>
    <w:rsid w:val="00702116"/>
    <w:rsid w:val="00716DD7"/>
    <w:rsid w:val="00717161"/>
    <w:rsid w:val="00717287"/>
    <w:rsid w:val="00720891"/>
    <w:rsid w:val="00744617"/>
    <w:rsid w:val="00770122"/>
    <w:rsid w:val="007756E8"/>
    <w:rsid w:val="00792F8E"/>
    <w:rsid w:val="007968A3"/>
    <w:rsid w:val="007A70FC"/>
    <w:rsid w:val="007B16EB"/>
    <w:rsid w:val="007B3788"/>
    <w:rsid w:val="007D4CDE"/>
    <w:rsid w:val="007D503A"/>
    <w:rsid w:val="007F1DF3"/>
    <w:rsid w:val="00804466"/>
    <w:rsid w:val="00816531"/>
    <w:rsid w:val="00822D93"/>
    <w:rsid w:val="00830860"/>
    <w:rsid w:val="00831BCF"/>
    <w:rsid w:val="008455FF"/>
    <w:rsid w:val="00852AC5"/>
    <w:rsid w:val="008532F3"/>
    <w:rsid w:val="00854E48"/>
    <w:rsid w:val="008572BC"/>
    <w:rsid w:val="00861377"/>
    <w:rsid w:val="00867A73"/>
    <w:rsid w:val="00874B75"/>
    <w:rsid w:val="00890DD2"/>
    <w:rsid w:val="008A1F16"/>
    <w:rsid w:val="008B0D7A"/>
    <w:rsid w:val="008B7280"/>
    <w:rsid w:val="008C1268"/>
    <w:rsid w:val="008D59B2"/>
    <w:rsid w:val="008D640E"/>
    <w:rsid w:val="00917E9D"/>
    <w:rsid w:val="0092760B"/>
    <w:rsid w:val="009318D5"/>
    <w:rsid w:val="00935CB0"/>
    <w:rsid w:val="00941CC7"/>
    <w:rsid w:val="00963944"/>
    <w:rsid w:val="00966650"/>
    <w:rsid w:val="00975F4B"/>
    <w:rsid w:val="009779FA"/>
    <w:rsid w:val="009C56C3"/>
    <w:rsid w:val="009D0268"/>
    <w:rsid w:val="009D1B93"/>
    <w:rsid w:val="00A15B96"/>
    <w:rsid w:val="00A2508B"/>
    <w:rsid w:val="00A3037B"/>
    <w:rsid w:val="00A53E00"/>
    <w:rsid w:val="00A73ECE"/>
    <w:rsid w:val="00A75E56"/>
    <w:rsid w:val="00A7751C"/>
    <w:rsid w:val="00A802D5"/>
    <w:rsid w:val="00A8036F"/>
    <w:rsid w:val="00A92936"/>
    <w:rsid w:val="00AB00DE"/>
    <w:rsid w:val="00AB0BB8"/>
    <w:rsid w:val="00AB2A15"/>
    <w:rsid w:val="00AC23FE"/>
    <w:rsid w:val="00AD6966"/>
    <w:rsid w:val="00AE7884"/>
    <w:rsid w:val="00AF1C00"/>
    <w:rsid w:val="00AF4B24"/>
    <w:rsid w:val="00AF7B45"/>
    <w:rsid w:val="00B00728"/>
    <w:rsid w:val="00B142A9"/>
    <w:rsid w:val="00B14561"/>
    <w:rsid w:val="00B23A85"/>
    <w:rsid w:val="00B72EAB"/>
    <w:rsid w:val="00B86DDC"/>
    <w:rsid w:val="00BA73A1"/>
    <w:rsid w:val="00BD3A97"/>
    <w:rsid w:val="00BD4BA8"/>
    <w:rsid w:val="00BD588A"/>
    <w:rsid w:val="00BF23A1"/>
    <w:rsid w:val="00BF59A3"/>
    <w:rsid w:val="00BF5FAF"/>
    <w:rsid w:val="00BF76CC"/>
    <w:rsid w:val="00BF7DCA"/>
    <w:rsid w:val="00C078B7"/>
    <w:rsid w:val="00C17E29"/>
    <w:rsid w:val="00C2536C"/>
    <w:rsid w:val="00C36899"/>
    <w:rsid w:val="00C53042"/>
    <w:rsid w:val="00C56069"/>
    <w:rsid w:val="00C56EDE"/>
    <w:rsid w:val="00C5764E"/>
    <w:rsid w:val="00C725A0"/>
    <w:rsid w:val="00C733D6"/>
    <w:rsid w:val="00C87F36"/>
    <w:rsid w:val="00C976E4"/>
    <w:rsid w:val="00CC6EFA"/>
    <w:rsid w:val="00CF7DF9"/>
    <w:rsid w:val="00CF7EAF"/>
    <w:rsid w:val="00D04BF0"/>
    <w:rsid w:val="00D14802"/>
    <w:rsid w:val="00D1759D"/>
    <w:rsid w:val="00D2673B"/>
    <w:rsid w:val="00D418FF"/>
    <w:rsid w:val="00D51509"/>
    <w:rsid w:val="00D5370E"/>
    <w:rsid w:val="00D53CD7"/>
    <w:rsid w:val="00D61284"/>
    <w:rsid w:val="00D6378A"/>
    <w:rsid w:val="00D66A12"/>
    <w:rsid w:val="00D66CED"/>
    <w:rsid w:val="00D761E0"/>
    <w:rsid w:val="00D8076D"/>
    <w:rsid w:val="00D9257F"/>
    <w:rsid w:val="00D92FDB"/>
    <w:rsid w:val="00DB1355"/>
    <w:rsid w:val="00DE018E"/>
    <w:rsid w:val="00DE054D"/>
    <w:rsid w:val="00E00DC0"/>
    <w:rsid w:val="00E05F92"/>
    <w:rsid w:val="00E271CA"/>
    <w:rsid w:val="00E302F1"/>
    <w:rsid w:val="00E4698A"/>
    <w:rsid w:val="00E71ACA"/>
    <w:rsid w:val="00E805B6"/>
    <w:rsid w:val="00EA7D14"/>
    <w:rsid w:val="00EA7F2F"/>
    <w:rsid w:val="00EB4A6D"/>
    <w:rsid w:val="00EC0764"/>
    <w:rsid w:val="00F56D4F"/>
    <w:rsid w:val="00F61FB4"/>
    <w:rsid w:val="00F63B1E"/>
    <w:rsid w:val="00F70ED7"/>
    <w:rsid w:val="00F87DF4"/>
    <w:rsid w:val="00F948FD"/>
    <w:rsid w:val="00FF2FFD"/>
    <w:rsid w:val="00FF3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59C19"/>
  <w15:docId w15:val="{689C7A96-D176-4990-9568-5168FCD9E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44B"/>
    <w:pPr>
      <w:ind w:firstLine="425"/>
      <w:jc w:val="both"/>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661374"/>
    <w:pPr>
      <w:keepNext/>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61374"/>
    <w:pPr>
      <w:spacing w:line="480" w:lineRule="auto"/>
      <w:jc w:val="center"/>
    </w:pPr>
    <w:rPr>
      <w:b/>
      <w:sz w:val="24"/>
    </w:rPr>
  </w:style>
  <w:style w:type="paragraph" w:styleId="BodyTextIndent">
    <w:name w:val="Body Text Indent"/>
    <w:basedOn w:val="Normal"/>
    <w:rsid w:val="00661374"/>
    <w:pPr>
      <w:spacing w:line="360" w:lineRule="auto"/>
      <w:ind w:left="426"/>
    </w:pPr>
    <w:rPr>
      <w:sz w:val="24"/>
    </w:rPr>
  </w:style>
  <w:style w:type="paragraph" w:styleId="BodyText">
    <w:name w:val="Body Text"/>
    <w:basedOn w:val="Normal"/>
    <w:rsid w:val="00661374"/>
    <w:rPr>
      <w:sz w:val="24"/>
    </w:rPr>
  </w:style>
  <w:style w:type="paragraph" w:styleId="BodyText2">
    <w:name w:val="Body Text 2"/>
    <w:basedOn w:val="Normal"/>
    <w:rsid w:val="00661374"/>
    <w:pPr>
      <w:spacing w:line="480" w:lineRule="auto"/>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styleId="Hyperlink">
    <w:name w:val="Hyperlink"/>
    <w:rsid w:val="00E74568"/>
    <w:rPr>
      <w:color w:val="0563C1"/>
      <w:u w:val="single"/>
    </w:rPr>
  </w:style>
  <w:style w:type="paragraph" w:styleId="IntenseQuote">
    <w:name w:val="Intense Quote"/>
    <w:basedOn w:val="Normal"/>
    <w:next w:val="Normal"/>
    <w:link w:val="IntenseQuoteChar"/>
    <w:uiPriority w:val="30"/>
    <w:qFormat/>
    <w:rsid w:val="00334FD3"/>
    <w:pPr>
      <w:pBdr>
        <w:bottom w:val="single" w:sz="12" w:space="4" w:color="000000"/>
      </w:pBdr>
      <w:spacing w:before="200" w:after="280"/>
      <w:ind w:left="936" w:right="936"/>
    </w:pPr>
    <w:rPr>
      <w:b/>
      <w:bCs/>
      <w:i/>
      <w:iCs/>
      <w:sz w:val="24"/>
    </w:rPr>
  </w:style>
  <w:style w:type="character" w:customStyle="1" w:styleId="IntenseQuoteChar">
    <w:name w:val="Intense Quote Char"/>
    <w:link w:val="IntenseQuote"/>
    <w:uiPriority w:val="30"/>
    <w:rsid w:val="00334FD3"/>
    <w:rPr>
      <w:b/>
      <w:bCs/>
      <w:i/>
      <w:iCs/>
      <w:sz w:val="24"/>
    </w:rPr>
  </w:style>
  <w:style w:type="character" w:customStyle="1" w:styleId="FooterChar">
    <w:name w:val="Footer Char"/>
    <w:link w:val="Footer"/>
    <w:uiPriority w:val="99"/>
    <w:rsid w:val="00A95215"/>
  </w:style>
  <w:style w:type="character" w:customStyle="1" w:styleId="apple-converted-space">
    <w:name w:val="apple-converted-space"/>
    <w:rsid w:val="000708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paragraph" w:styleId="ListParagraph">
    <w:name w:val="List Paragraph"/>
    <w:basedOn w:val="Normal"/>
    <w:uiPriority w:val="34"/>
    <w:qFormat/>
    <w:rsid w:val="00356105"/>
    <w:pPr>
      <w:ind w:left="720"/>
      <w:contextualSpacing/>
    </w:pPr>
  </w:style>
  <w:style w:type="character" w:customStyle="1" w:styleId="TitleChar">
    <w:name w:val="Title Char"/>
    <w:basedOn w:val="DefaultParagraphFont"/>
    <w:link w:val="Title"/>
    <w:rsid w:val="00E80476"/>
    <w:rPr>
      <w:b/>
      <w:sz w:val="24"/>
      <w:lang w:val="en-US" w:eastAsia="en-US"/>
    </w:rPr>
  </w:style>
  <w:style w:type="table" w:customStyle="1" w:styleId="a0">
    <w:basedOn w:val="TableNormal"/>
    <w:tblPr>
      <w:tblStyleRowBandSize w:val="1"/>
      <w:tblStyleColBandSize w:val="1"/>
      <w:tblCellMar>
        <w:left w:w="28" w:type="dxa"/>
        <w:right w:w="28" w:type="dxa"/>
      </w:tblCellMar>
    </w:tblPr>
  </w:style>
  <w:style w:type="table" w:styleId="TableGrid">
    <w:name w:val="Table Grid"/>
    <w:basedOn w:val="TableNormal"/>
    <w:uiPriority w:val="59"/>
    <w:rsid w:val="00693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UtamaChar">
    <w:name w:val="Judul Utama Char"/>
    <w:link w:val="JudulUtama"/>
    <w:locked/>
    <w:rsid w:val="00D024CD"/>
    <w:rPr>
      <w:rFonts w:ascii="Arial" w:hAnsi="Arial"/>
      <w:b/>
      <w:color w:val="000000"/>
      <w:sz w:val="28"/>
      <w:szCs w:val="28"/>
      <w:lang w:val="tn-ZA" w:eastAsia="x-none"/>
    </w:rPr>
  </w:style>
  <w:style w:type="paragraph" w:customStyle="1" w:styleId="JudulUtama">
    <w:name w:val="Judul Utama"/>
    <w:basedOn w:val="Normal"/>
    <w:link w:val="JudulUtamaChar"/>
    <w:qFormat/>
    <w:rsid w:val="00D024CD"/>
    <w:pPr>
      <w:jc w:val="center"/>
    </w:pPr>
    <w:rPr>
      <w:rFonts w:ascii="Arial" w:hAnsi="Arial"/>
      <w:b/>
      <w:color w:val="000000"/>
      <w:sz w:val="28"/>
      <w:szCs w:val="28"/>
      <w:lang w:val="tn-ZA" w:eastAsia="x-none"/>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28" w:type="dxa"/>
        <w:right w:w="28" w:type="dxa"/>
      </w:tblCellMar>
    </w:tblPr>
  </w:style>
  <w:style w:type="table" w:customStyle="1" w:styleId="a3">
    <w:basedOn w:val="TableNormal"/>
    <w:tblPr>
      <w:tblStyleRowBandSize w:val="1"/>
      <w:tblStyleColBandSize w:val="1"/>
      <w:tblCellMar>
        <w:left w:w="28" w:type="dxa"/>
        <w:right w:w="28" w:type="dxa"/>
      </w:tblCellMar>
    </w:tblPr>
  </w:style>
  <w:style w:type="table" w:customStyle="1" w:styleId="a4">
    <w:basedOn w:val="TableNormal"/>
    <w:tblPr>
      <w:tblStyleRowBandSize w:val="1"/>
      <w:tblStyleColBandSize w:val="1"/>
      <w:tblCellMar>
        <w:left w:w="28" w:type="dxa"/>
        <w:right w:w="28" w:type="dxa"/>
      </w:tblCellMar>
    </w:tblPr>
  </w:style>
  <w:style w:type="paragraph" w:styleId="Caption">
    <w:name w:val="caption"/>
    <w:basedOn w:val="Normal"/>
    <w:next w:val="Normal"/>
    <w:uiPriority w:val="35"/>
    <w:unhideWhenUsed/>
    <w:qFormat/>
    <w:rsid w:val="0092760B"/>
    <w:pPr>
      <w:ind w:firstLine="0"/>
      <w:jc w:val="center"/>
    </w:pPr>
    <w:rPr>
      <w:iCs/>
      <w:color w:val="000000" w:themeColor="text1"/>
      <w:szCs w:val="18"/>
    </w:rPr>
  </w:style>
  <w:style w:type="paragraph" w:customStyle="1" w:styleId="WOW">
    <w:name w:val="WOW"/>
    <w:basedOn w:val="ListParagraph"/>
    <w:link w:val="WOWChar"/>
    <w:qFormat/>
    <w:rsid w:val="006C7B63"/>
    <w:pPr>
      <w:numPr>
        <w:numId w:val="8"/>
      </w:numPr>
      <w:ind w:left="470" w:hanging="357"/>
    </w:pPr>
    <w:rPr>
      <w:rFonts w:eastAsia="Arial" w:cs="Arial"/>
      <w:szCs w:val="22"/>
      <w:lang w:val="en"/>
    </w:rPr>
  </w:style>
  <w:style w:type="character" w:customStyle="1" w:styleId="WOWChar">
    <w:name w:val="WOW Char"/>
    <w:basedOn w:val="DefaultParagraphFont"/>
    <w:link w:val="WOW"/>
    <w:rsid w:val="006C7B63"/>
    <w:rPr>
      <w:rFonts w:eastAsia="Arial" w:cs="Arial"/>
      <w:szCs w:val="22"/>
      <w:lang w:val="en"/>
    </w:rPr>
  </w:style>
  <w:style w:type="paragraph" w:styleId="NoSpacing">
    <w:name w:val="No Spacing"/>
    <w:uiPriority w:val="1"/>
    <w:qFormat/>
    <w:rsid w:val="00C2536C"/>
    <w:pPr>
      <w:jc w:val="both"/>
    </w:pPr>
    <w:rPr>
      <w:sz w:val="18"/>
    </w:rPr>
  </w:style>
  <w:style w:type="character" w:styleId="UnresolvedMention">
    <w:name w:val="Unresolved Mention"/>
    <w:basedOn w:val="DefaultParagraphFont"/>
    <w:uiPriority w:val="99"/>
    <w:semiHidden/>
    <w:unhideWhenUsed/>
    <w:rsid w:val="00BD3A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06632">
      <w:bodyDiv w:val="1"/>
      <w:marLeft w:val="0"/>
      <w:marRight w:val="0"/>
      <w:marTop w:val="0"/>
      <w:marBottom w:val="0"/>
      <w:divBdr>
        <w:top w:val="none" w:sz="0" w:space="0" w:color="auto"/>
        <w:left w:val="none" w:sz="0" w:space="0" w:color="auto"/>
        <w:bottom w:val="none" w:sz="0" w:space="0" w:color="auto"/>
        <w:right w:val="none" w:sz="0" w:space="0" w:color="auto"/>
      </w:divBdr>
    </w:div>
    <w:div w:id="457340200">
      <w:bodyDiv w:val="1"/>
      <w:marLeft w:val="0"/>
      <w:marRight w:val="0"/>
      <w:marTop w:val="0"/>
      <w:marBottom w:val="0"/>
      <w:divBdr>
        <w:top w:val="none" w:sz="0" w:space="0" w:color="auto"/>
        <w:left w:val="none" w:sz="0" w:space="0" w:color="auto"/>
        <w:bottom w:val="none" w:sz="0" w:space="0" w:color="auto"/>
        <w:right w:val="none" w:sz="0" w:space="0" w:color="auto"/>
      </w:divBdr>
    </w:div>
    <w:div w:id="11207312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hyperlink" Target="https://www.kaggle.com/datasets/abdallahalidev/plantvillage-dataset"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cWDHdNAs9sghnjxeWDKj8jJ3fw==">CgMxLjAyCWguMWZvYjl0ZTIJaC4zMGowemxsMghoLmdqZGd4czgAciExdGVCRGNqal9NWG5EZVZNbVh0bWlscC1zTDNTa2JDSE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DAB5D4-6C66-463C-9BE9-B2B6F9511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10793</Words>
  <Characters>61524</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dc:creator>
  <cp:lastModifiedBy>Sonnya Ghandi</cp:lastModifiedBy>
  <cp:revision>5</cp:revision>
  <dcterms:created xsi:type="dcterms:W3CDTF">2024-07-25T14:13:00Z</dcterms:created>
  <dcterms:modified xsi:type="dcterms:W3CDTF">2024-07-2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